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lastRenderedPageBreak/>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7ABA3488"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Dangl and Jones 2001, Jones and Dangl 2006, Dodds and Rathjen 2010)</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w:t>
        </w:r>
        <w:proofErr w:type="spellStart"/>
        <w:r w:rsidRPr="00E764BE">
          <w:rPr>
            <w:sz w:val="24"/>
            <w:szCs w:val="24"/>
          </w:rPr>
          <w:t>flagellin</w:t>
        </w:r>
      </w:ins>
      <w:proofErr w:type="spellEnd"/>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lastRenderedPageBreak/>
          <w:t>signaling</w:t>
        </w:r>
      </w:ins>
      <w:ins w:id="67" w:author="Daniel Kliebenstein" w:date="2017-05-02T16:21:00Z">
        <w:r>
          <w:rPr>
            <w:sz w:val="24"/>
            <w:szCs w:val="24"/>
          </w:rPr>
          <w:t xml:space="preserve"> </w:t>
        </w:r>
      </w:ins>
      <w:ins w:id="68" w:author="Daniel Kliebenstein" w:date="2017-05-02T16:22:00Z">
        <w:r>
          <w:rPr>
            <w:sz w:val="24"/>
            <w:szCs w:val="24"/>
          </w:rPr>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29974C6C"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This 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11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DATA </w:instrText>
      </w:r>
      <w:r w:rsidR="0037407F">
        <w:rPr>
          <w:sz w:val="24"/>
          <w:szCs w:val="24"/>
        </w:rPr>
      </w:r>
      <w:r w:rsidR="0037407F">
        <w:rPr>
          <w:sz w:val="24"/>
          <w:szCs w:val="24"/>
        </w:rPr>
        <w:fldChar w:fldCharType="end"/>
      </w:r>
      <w:r w:rsidR="00365F7D">
        <w:rPr>
          <w:sz w:val="24"/>
          <w:szCs w:val="24"/>
        </w:rPr>
      </w:r>
      <w:r w:rsidR="00365F7D">
        <w:rPr>
          <w:sz w:val="24"/>
          <w:szCs w:val="24"/>
        </w:rPr>
        <w:fldChar w:fldCharType="end"/>
      </w:r>
      <w:r w:rsidR="0037407F">
        <w:rPr>
          <w:sz w:val="24"/>
          <w:szCs w:val="24"/>
        </w:rPr>
        <w:t>(Rowe and Kliebenstein 2008, Corwin, Copeland et al. 2016)</w:t>
      </w:r>
      <w:r w:rsidR="00286965">
        <w:rPr>
          <w:sz w:val="24"/>
          <w:szCs w:val="24"/>
        </w:rPr>
        <w:t>(Rowe and Kliebenstein 2008, Corwin, Copeland et al. 2016)</w:t>
      </w:r>
      <w:r w:rsidR="009E3A48">
        <w:rPr>
          <w:sz w:val="24"/>
          <w:szCs w:val="24"/>
        </w:rPr>
        <w:t>(Rowe and Kliebenstein 2008, Corwin, Copeland et al. 2016)(Rowe and Kliebenstein 2008, Corwin, Copeland et al. 2016)</w:t>
      </w:r>
      <w:r w:rsidR="0082133B">
        <w:rPr>
          <w:sz w:val="24"/>
          <w:szCs w:val="24"/>
        </w:rPr>
        <w:t>(Rowe and Kliebenstein 2008, Corwin, Copeland et al. 2016)</w:t>
      </w:r>
      <w:r w:rsidR="00D1350F">
        <w:rPr>
          <w:sz w:val="24"/>
          <w:szCs w:val="24"/>
        </w:rPr>
        <w:t xml:space="preserve"> </w:t>
      </w:r>
      <w:commentRangeEnd w:id="112"/>
      <w:r w:rsidR="00286965">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 xml:space="preserve">(Glazebrook 2005, Rowe and Kliebenstein 2008, Corwin, Copeland et al. </w:t>
      </w:r>
      <w:r w:rsidR="0037407F">
        <w:rPr>
          <w:noProof/>
          <w:sz w:val="24"/>
          <w:szCs w:val="24"/>
        </w:rPr>
        <w:lastRenderedPageBreak/>
        <w:t>2016)</w:t>
      </w:r>
      <w:r w:rsidR="00286965">
        <w:rPr>
          <w:sz w:val="24"/>
          <w:szCs w:val="24"/>
        </w:rPr>
        <w:fldChar w:fldCharType="end"/>
      </w:r>
      <w:r w:rsidR="00DD787D">
        <w:rPr>
          <w:rStyle w:val="CommentReference"/>
        </w:rPr>
        <w:commentReference w:id="112"/>
      </w:r>
      <w:r w:rsidR="00365F7D">
        <w:rPr>
          <w:sz w:val="24"/>
          <w:szCs w:val="24"/>
        </w:rPr>
        <w:t xml:space="preserve">. </w:t>
      </w:r>
      <w:r w:rsidR="008F425E" w:rsidRPr="00436F19">
        <w:rPr>
          <w:sz w:val="24"/>
          <w:szCs w:val="24"/>
        </w:rPr>
        <w:t xml:space="preserve">Modern genomic approaches are rapidly identifying </w:t>
      </w:r>
      <w:ins w:id="113" w:author="Daniel Kliebenstein" w:date="2017-05-02T16:27:00Z">
        <w:r w:rsidR="00DD787D">
          <w:rPr>
            <w:sz w:val="24"/>
            <w:szCs w:val="24"/>
          </w:rPr>
          <w:t xml:space="preserve">the causal genes </w:t>
        </w:r>
      </w:ins>
      <w:del w:id="11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17" w:author="Daniel Kliebenstein" w:date="2017-05-02T16:27:00Z">
        <w:r w:rsidR="00DD787D">
          <w:rPr>
            <w:sz w:val="24"/>
            <w:szCs w:val="24"/>
          </w:rPr>
          <w:t xml:space="preserve"> Unlike qualitative resistance loci that predominantly involve </w:t>
        </w:r>
      </w:ins>
      <w:ins w:id="118" w:author="Nicole Soltis" w:date="2017-05-16T17:14:00Z">
        <w:r w:rsidR="00CC52DA">
          <w:rPr>
            <w:sz w:val="24"/>
            <w:szCs w:val="24"/>
          </w:rPr>
          <w:t xml:space="preserve">genes in </w:t>
        </w:r>
      </w:ins>
      <w:ins w:id="119" w:author="Daniel Kliebenstein" w:date="2017-05-02T16:27:00Z">
        <w:r w:rsidR="00DD787D">
          <w:rPr>
            <w:sz w:val="24"/>
            <w:szCs w:val="24"/>
          </w:rPr>
          <w:t>signaling cascade</w:t>
        </w:r>
        <w:del w:id="120" w:author="Nicole Soltis" w:date="2017-05-16T17:14:00Z">
          <w:r w:rsidR="00DD787D" w:rsidDel="00CC52DA">
            <w:rPr>
              <w:sz w:val="24"/>
              <w:szCs w:val="24"/>
            </w:rPr>
            <w:delText xml:space="preserve"> genes</w:delText>
          </w:r>
        </w:del>
      </w:ins>
      <w:ins w:id="121" w:author="Nicole Soltis" w:date="2017-05-16T17:14:00Z">
        <w:r w:rsidR="00CC52DA">
          <w:rPr>
            <w:sz w:val="24"/>
            <w:szCs w:val="24"/>
          </w:rPr>
          <w:t>s</w:t>
        </w:r>
      </w:ins>
      <w:ins w:id="122" w:author="Daniel Kliebenstein" w:date="2017-05-02T16:27:00Z">
        <w:r w:rsidR="00DD787D">
          <w:rPr>
            <w:sz w:val="24"/>
            <w:szCs w:val="24"/>
          </w:rPr>
          <w:t xml:space="preserve">, the quantitative resistance genes also include a broad array of direct defense genes like those involved </w:t>
        </w:r>
      </w:ins>
      <w:ins w:id="123" w:author="Nicole Soltis" w:date="2017-05-09T13:22:00Z">
        <w:r w:rsidR="00A2269E">
          <w:rPr>
            <w:sz w:val="24"/>
            <w:szCs w:val="24"/>
          </w:rPr>
          <w:t xml:space="preserve">in </w:t>
        </w:r>
      </w:ins>
      <w:del w:id="124"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5" w:author="Daniel Kliebenstein" w:date="2017-05-02T16:28:00Z">
        <w:r w:rsidR="00DD787D">
          <w:rPr>
            <w:sz w:val="24"/>
            <w:szCs w:val="24"/>
          </w:rPr>
          <w:t xml:space="preserve"> production</w:t>
        </w:r>
      </w:ins>
      <w:del w:id="126" w:author="Daniel Kliebenstein" w:date="2017-05-02T16:28:00Z">
        <w:r w:rsidR="008F425E" w:rsidRPr="00436F19" w:rsidDel="00DD787D">
          <w:rPr>
            <w:sz w:val="24"/>
            <w:szCs w:val="24"/>
          </w:rPr>
          <w:delText>s</w:delText>
        </w:r>
      </w:del>
      <w:r w:rsidR="008F425E" w:rsidRPr="00436F19">
        <w:rPr>
          <w:sz w:val="24"/>
          <w:szCs w:val="24"/>
        </w:rPr>
        <w:t>, cell wall</w:t>
      </w:r>
      <w:ins w:id="127" w:author="Daniel Kliebenstein" w:date="2017-05-02T16:28:00Z">
        <w:r w:rsidR="00DD787D">
          <w:rPr>
            <w:sz w:val="24"/>
            <w:szCs w:val="24"/>
          </w:rPr>
          <w:t xml:space="preserve"> formation</w:t>
        </w:r>
      </w:ins>
      <w:del w:id="128"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29"/>
      <w:del w:id="130"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29"/>
      <w:r w:rsidR="00DD787D">
        <w:rPr>
          <w:rStyle w:val="CommentReference"/>
        </w:rPr>
        <w:commentReference w:id="129"/>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1" w:author="Daniel Kliebenstein" w:date="2017-05-02T16:29:00Z">
        <w:r w:rsidR="000F0B41" w:rsidDel="00DD787D">
          <w:rPr>
            <w:sz w:val="24"/>
            <w:szCs w:val="24"/>
          </w:rPr>
          <w:delText xml:space="preserve">genetics within </w:delText>
        </w:r>
      </w:del>
      <w:r w:rsidR="000F0B41">
        <w:rPr>
          <w:sz w:val="24"/>
          <w:szCs w:val="24"/>
        </w:rPr>
        <w:t>the infecting pathogen</w:t>
      </w:r>
      <w:ins w:id="132" w:author="Nicole Soltis" w:date="2017-05-09T13:22:00Z">
        <w:r w:rsidR="00A2269E">
          <w:rPr>
            <w:sz w:val="24"/>
            <w:szCs w:val="24"/>
          </w:rPr>
          <w:t>’</w:t>
        </w:r>
      </w:ins>
      <w:ins w:id="133" w:author="Daniel Kliebenstein" w:date="2017-05-02T16:29:00Z">
        <w:r w:rsidR="00DD787D">
          <w:rPr>
            <w:sz w:val="24"/>
            <w:szCs w:val="24"/>
          </w:rPr>
          <w:t>s specific genotype</w:t>
        </w:r>
      </w:ins>
      <w:r w:rsidR="00DC717E">
        <w:rPr>
          <w:sz w:val="24"/>
          <w:szCs w:val="24"/>
        </w:rPr>
        <w:t>.</w:t>
      </w:r>
      <w:ins w:id="134" w:author="Daniel Kliebenstein" w:date="2017-05-02T16:29:00Z">
        <w:r w:rsidR="00DD787D">
          <w:rPr>
            <w:sz w:val="24"/>
            <w:szCs w:val="24"/>
          </w:rPr>
          <w:t xml:space="preserve"> For example, the ability of </w:t>
        </w:r>
        <w:r w:rsidR="00DD787D" w:rsidRPr="00A2269E">
          <w:rPr>
            <w:i/>
            <w:sz w:val="24"/>
            <w:szCs w:val="24"/>
            <w:rPrChange w:id="135"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6" w:author="Nicole Soltis" w:date="2017-05-09T13:22:00Z">
              <w:rPr>
                <w:sz w:val="24"/>
                <w:szCs w:val="24"/>
              </w:rPr>
            </w:rPrChange>
          </w:rPr>
          <w:t>Arabidopsis</w:t>
        </w:r>
        <w:r w:rsidR="00DD787D">
          <w:rPr>
            <w:sz w:val="24"/>
            <w:szCs w:val="24"/>
          </w:rPr>
          <w:t xml:space="preserve"> is partly dependent on </w:t>
        </w:r>
        <w:del w:id="137" w:author="Nicole Soltis" w:date="2017-05-16T17:15:00Z">
          <w:r w:rsidR="00DD787D" w:rsidDel="00CC52DA">
            <w:rPr>
              <w:sz w:val="24"/>
              <w:szCs w:val="24"/>
            </w:rPr>
            <w:delText>if</w:delText>
          </w:r>
        </w:del>
      </w:ins>
      <w:ins w:id="138" w:author="Nicole Soltis" w:date="2017-05-16T17:15:00Z">
        <w:r w:rsidR="00CC52DA">
          <w:rPr>
            <w:sz w:val="24"/>
            <w:szCs w:val="24"/>
          </w:rPr>
          <w:t>whether</w:t>
        </w:r>
      </w:ins>
      <w:ins w:id="139" w:author="Daniel Kliebenstein" w:date="2017-05-02T16:29:00Z">
        <w:r w:rsidR="00DD787D">
          <w:rPr>
            <w:sz w:val="24"/>
            <w:szCs w:val="24"/>
          </w:rPr>
          <w:t xml:space="preserve"> the specific isolate is sensitive or resistant to a key defense compound, </w:t>
        </w:r>
        <w:proofErr w:type="spellStart"/>
        <w:r w:rsidR="00DD787D">
          <w:rPr>
            <w:sz w:val="24"/>
            <w:szCs w:val="24"/>
          </w:rPr>
          <w:t>camalexin</w:t>
        </w:r>
      </w:ins>
      <w:proofErr w:type="spellEnd"/>
      <w:ins w:id="140" w:author="Daniel Kliebenstein" w:date="2017-05-02T16:30:00Z">
        <w:r w:rsidR="00DD787D">
          <w:rPr>
            <w:sz w:val="24"/>
            <w:szCs w:val="24"/>
          </w:rPr>
          <w:t xml:space="preserve"> </w:t>
        </w:r>
        <w:commentRangeStart w:id="141"/>
        <w:r w:rsidR="00DD787D">
          <w:rPr>
            <w:sz w:val="24"/>
            <w:szCs w:val="24"/>
          </w:rPr>
          <w:t>(CITATION)</w:t>
        </w:r>
        <w:commentRangeEnd w:id="141"/>
        <w:r w:rsidR="00DD787D">
          <w:rPr>
            <w:rStyle w:val="CommentReference"/>
          </w:rPr>
          <w:commentReference w:id="141"/>
        </w:r>
      </w:ins>
      <w:ins w:id="142" w:author="Daniel Kliebenstein" w:date="2017-05-02T16:29:00Z">
        <w:r w:rsidR="00DD787D">
          <w:rPr>
            <w:sz w:val="24"/>
            <w:szCs w:val="24"/>
          </w:rPr>
          <w:t>.</w:t>
        </w:r>
      </w:ins>
      <w:r w:rsidR="00DC717E">
        <w:rPr>
          <w:sz w:val="24"/>
          <w:szCs w:val="24"/>
        </w:rPr>
        <w:t xml:space="preserve"> However, </w:t>
      </w:r>
      <w:r w:rsidR="000F0B41">
        <w:rPr>
          <w:sz w:val="24"/>
          <w:szCs w:val="24"/>
        </w:rPr>
        <w:t xml:space="preserve">very little is known about the </w:t>
      </w:r>
      <w:ins w:id="143" w:author="Daniel Kliebenstein" w:date="2017-05-02T16:30:00Z">
        <w:r w:rsidR="00DD787D">
          <w:rPr>
            <w:sz w:val="24"/>
            <w:szCs w:val="24"/>
          </w:rPr>
          <w:t>number of virulence loci within generalist pathogens that contain causal polymorphisms</w:t>
        </w:r>
      </w:ins>
      <w:ins w:id="144" w:author="Nicole Soltis" w:date="2017-05-16T17:15:00Z">
        <w:r w:rsidR="00CC52DA">
          <w:rPr>
            <w:sz w:val="24"/>
            <w:szCs w:val="24"/>
          </w:rPr>
          <w:t>,</w:t>
        </w:r>
      </w:ins>
      <w:ins w:id="145" w:author="Daniel Kliebenstein" w:date="2017-05-02T16:30:00Z">
        <w:r w:rsidR="00DD787D">
          <w:rPr>
            <w:sz w:val="24"/>
            <w:szCs w:val="24"/>
          </w:rPr>
          <w:t xml:space="preserve"> or the genetic architecture of these loci</w:t>
        </w:r>
      </w:ins>
      <w:del w:id="146"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6AC69948" w:rsidR="009836A7" w:rsidRPr="00471076" w:rsidRDefault="00DD787D" w:rsidP="007B72CF">
      <w:pPr>
        <w:spacing w:line="480" w:lineRule="auto"/>
        <w:ind w:firstLine="720"/>
        <w:rPr>
          <w:sz w:val="24"/>
          <w:szCs w:val="24"/>
        </w:rPr>
      </w:pPr>
      <w:ins w:id="147" w:author="Daniel Kliebenstein" w:date="2017-05-02T16:32:00Z">
        <w:r>
          <w:rPr>
            <w:sz w:val="24"/>
            <w:szCs w:val="24"/>
          </w:rPr>
          <w:t>A key evolutionary process in plants that has affected resistance to specialist pathogens is domestication from wild plants to crop plants</w:t>
        </w:r>
      </w:ins>
      <w:del w:id="148"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49"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0"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151" w:author="Daniel Kliebenstein" w:date="2017-05-02T16:32:00Z">
        <w:r w:rsidR="00A01C5A">
          <w:rPr>
            <w:sz w:val="24"/>
            <w:szCs w:val="24"/>
          </w:rPr>
          <w:t xml:space="preserve">to specialist pathogens </w:t>
        </w:r>
      </w:ins>
      <w:r w:rsidR="004B451C">
        <w:rPr>
          <w:sz w:val="24"/>
          <w:szCs w:val="24"/>
        </w:rPr>
        <w:t xml:space="preserve">than </w:t>
      </w:r>
      <w:ins w:id="152" w:author="Daniel Kliebenstein" w:date="2017-05-02T16:44:00Z">
        <w:r w:rsidR="004766F2">
          <w:rPr>
            <w:sz w:val="24"/>
            <w:szCs w:val="24"/>
          </w:rPr>
          <w:t xml:space="preserve">are </w:t>
        </w:r>
      </w:ins>
      <w:r w:rsidR="004B451C">
        <w:rPr>
          <w:sz w:val="24"/>
          <w:szCs w:val="24"/>
        </w:rPr>
        <w:t xml:space="preserve">their wild </w:t>
      </w:r>
      <w:commentRangeStart w:id="153"/>
      <w:r w:rsidR="004B451C">
        <w:rPr>
          <w:sz w:val="24"/>
          <w:szCs w:val="24"/>
        </w:rPr>
        <w:t>relatives</w:t>
      </w:r>
      <w:commentRangeEnd w:id="153"/>
      <w:r w:rsidR="00DC717E">
        <w:rPr>
          <w:rStyle w:val="CommentReference"/>
        </w:rPr>
        <w:commentReference w:id="153"/>
      </w:r>
      <w:r w:rsidR="004B451C">
        <w:rPr>
          <w:sz w:val="24"/>
          <w:szCs w:val="24"/>
        </w:rPr>
        <w:t xml:space="preserve">. </w:t>
      </w:r>
      <w:ins w:id="154" w:author="Daniel Kliebenstein" w:date="2017-05-02T16:32:00Z">
        <w:r w:rsidR="00A01C5A">
          <w:rPr>
            <w:sz w:val="24"/>
            <w:szCs w:val="24"/>
          </w:rPr>
          <w:t xml:space="preserve">Further, the process of domestication typically </w:t>
        </w:r>
      </w:ins>
      <w:ins w:id="155" w:author="Daniel Kliebenstein" w:date="2017-05-02T16:33:00Z">
        <w:r w:rsidR="00A01C5A">
          <w:rPr>
            <w:sz w:val="24"/>
            <w:szCs w:val="24"/>
          </w:rPr>
          <w:t>imposes</w:t>
        </w:r>
      </w:ins>
      <w:ins w:id="156" w:author="Daniel Kliebenstein" w:date="2017-05-02T16:32:00Z">
        <w:r w:rsidR="00A01C5A">
          <w:rPr>
            <w:sz w:val="24"/>
            <w:szCs w:val="24"/>
          </w:rPr>
          <w:t xml:space="preserve"> </w:t>
        </w:r>
        <w:r w:rsidR="00A01C5A">
          <w:rPr>
            <w:sz w:val="24"/>
            <w:szCs w:val="24"/>
          </w:rPr>
          <w:lastRenderedPageBreak/>
          <w:t xml:space="preserve">a </w:t>
        </w:r>
      </w:ins>
      <w:del w:id="157"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58" w:author="Daniel Kliebenstein" w:date="2017-05-02T16:33:00Z">
        <w:r w:rsidR="00EF5A6D" w:rsidRPr="00471076" w:rsidDel="00A01C5A">
          <w:rPr>
            <w:sz w:val="24"/>
            <w:szCs w:val="24"/>
          </w:rPr>
          <w:delText xml:space="preserve">, </w:delText>
        </w:r>
      </w:del>
      <w:ins w:id="159" w:author="Daniel Kliebenstein" w:date="2017-05-02T16:33:00Z">
        <w:r w:rsidR="00A01C5A">
          <w:rPr>
            <w:sz w:val="24"/>
            <w:szCs w:val="24"/>
          </w:rPr>
          <w:t xml:space="preserve"> that reduces genetic</w:t>
        </w:r>
      </w:ins>
      <w:del w:id="160"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1" w:author="Daniel Kliebenstein" w:date="2017-05-02T16:33:00Z">
        <w:r w:rsidR="00A01C5A">
          <w:rPr>
            <w:sz w:val="24"/>
            <w:szCs w:val="24"/>
          </w:rPr>
          <w:t xml:space="preserve"> </w:t>
        </w:r>
      </w:ins>
      <w:del w:id="162" w:author="Daniel Kliebenstein" w:date="2017-05-02T16:33:00Z">
        <w:r w:rsidR="00EF5A6D" w:rsidRPr="00471076" w:rsidDel="00A01C5A">
          <w:rPr>
            <w:sz w:val="24"/>
            <w:szCs w:val="24"/>
          </w:rPr>
          <w:delText xml:space="preserve"> genome-wide</w:delText>
        </w:r>
      </w:del>
      <w:ins w:id="163" w:author="Daniel Kliebenstein" w:date="2017-05-02T16:33:00Z">
        <w:r w:rsidR="00A01C5A">
          <w:rPr>
            <w:sz w:val="24"/>
            <w:szCs w:val="24"/>
          </w:rPr>
          <w:t>in the crop plant</w:t>
        </w:r>
      </w:ins>
      <w:ins w:id="164" w:author="Nicole Soltis" w:date="2017-05-16T17:16:00Z">
        <w:r w:rsidR="00CC52DA">
          <w:rPr>
            <w:sz w:val="24"/>
            <w:szCs w:val="24"/>
          </w:rPr>
          <w:t>,</w:t>
        </w:r>
      </w:ins>
      <w:ins w:id="165" w:author="Daniel Kliebenstein" w:date="2017-05-02T16:33:00Z">
        <w:r w:rsidR="00A01C5A">
          <w:rPr>
            <w:sz w:val="24"/>
            <w:szCs w:val="24"/>
          </w:rPr>
          <w:t xml:space="preserve"> </w:t>
        </w:r>
        <w:del w:id="166" w:author="Nicole Soltis" w:date="2017-05-09T13:23:00Z">
          <w:r w:rsidR="00A01C5A" w:rsidDel="00A2269E">
            <w:rPr>
              <w:sz w:val="24"/>
              <w:szCs w:val="24"/>
            </w:rPr>
            <w:delText xml:space="preserve">that </w:delText>
          </w:r>
        </w:del>
      </w:ins>
      <w:ins w:id="167" w:author="Nicole Soltis" w:date="2017-05-09T13:23:00Z">
        <w:r w:rsidR="00A2269E">
          <w:rPr>
            <w:sz w:val="24"/>
            <w:szCs w:val="24"/>
          </w:rPr>
          <w:t xml:space="preserve">and </w:t>
        </w:r>
      </w:ins>
      <w:ins w:id="168" w:author="Daniel Kliebenstein" w:date="2017-05-02T16:33:00Z">
        <w:r w:rsidR="00A01C5A">
          <w:rPr>
            <w:sz w:val="24"/>
            <w:szCs w:val="24"/>
          </w:rPr>
          <w:t>often decreases</w:t>
        </w:r>
        <w:commentRangeStart w:id="169"/>
        <w:r w:rsidR="00A01C5A">
          <w:rPr>
            <w:sz w:val="24"/>
            <w:szCs w:val="24"/>
          </w:rPr>
          <w:t xml:space="preserve"> the germplasm of available resistance alleles </w:t>
        </w:r>
      </w:ins>
      <w:commentRangeEnd w:id="169"/>
      <w:r w:rsidR="00CC52DA">
        <w:rPr>
          <w:rStyle w:val="CommentReference"/>
        </w:rPr>
        <w:commentReference w:id="169"/>
      </w:r>
      <w:ins w:id="170" w:author="Daniel Kliebenstein" w:date="2017-05-02T16:33:00Z">
        <w:r w:rsidR="00A01C5A">
          <w:rPr>
            <w:sz w:val="24"/>
            <w:szCs w:val="24"/>
          </w:rPr>
          <w:t xml:space="preserve">in the crop plant </w:t>
        </w:r>
        <w:del w:id="171" w:author="Nicole Soltis" w:date="2017-05-09T13:23:00Z">
          <w:r w:rsidR="00A01C5A" w:rsidDel="00A2269E">
            <w:rPr>
              <w:sz w:val="24"/>
              <w:szCs w:val="24"/>
            </w:rPr>
            <w:delText>when focusing on</w:delText>
          </w:r>
        </w:del>
      </w:ins>
      <w:ins w:id="172" w:author="Nicole Soltis" w:date="2017-05-09T13:23:00Z">
        <w:r w:rsidR="00A2269E">
          <w:rPr>
            <w:sz w:val="24"/>
            <w:szCs w:val="24"/>
          </w:rPr>
          <w:t>against</w:t>
        </w:r>
      </w:ins>
      <w:ins w:id="173" w:author="Daniel Kliebenstein" w:date="2017-05-02T16:33:00Z">
        <w:r w:rsidR="00A01C5A">
          <w:rPr>
            <w:sz w:val="24"/>
            <w:szCs w:val="24"/>
          </w:rPr>
          <w:t xml:space="preserve"> specialist pathogens</w:t>
        </w:r>
      </w:ins>
      <w:r w:rsidR="00EF5A6D" w:rsidRPr="00471076">
        <w:rPr>
          <w:sz w:val="24"/>
          <w:szCs w:val="24"/>
        </w:rPr>
        <w:t xml:space="preserve">. </w:t>
      </w:r>
      <w:del w:id="174"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75" w:author="Daniel Kliebenstein" w:date="2017-05-02T16:34:00Z">
        <w:r w:rsidR="00A01C5A">
          <w:rPr>
            <w:sz w:val="24"/>
            <w:szCs w:val="24"/>
          </w:rPr>
          <w:t>diversity in resistance alleles</w:t>
        </w:r>
      </w:ins>
      <w:del w:id="176"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commentRangeStart w:id="177"/>
      <w:del w:id="178"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w:delText>
        </w:r>
        <w:commentRangeEnd w:id="177"/>
        <w:r w:rsidR="00A01C5A" w:rsidDel="00A2269E">
          <w:rPr>
            <w:rStyle w:val="CommentReference"/>
          </w:rPr>
          <w:commentReference w:id="177"/>
        </w:r>
        <w:r w:rsidR="00FE7C80" w:rsidDel="00A2269E">
          <w:rPr>
            <w:sz w:val="24"/>
            <w:szCs w:val="24"/>
          </w:rPr>
          <w:delText xml:space="preserve">. </w:delText>
        </w:r>
      </w:del>
      <w:del w:id="179" w:author="Daniel Kliebenstein" w:date="2017-05-02T16:34:00Z">
        <w:r w:rsidR="003E5F69" w:rsidDel="00A01C5A">
          <w:rPr>
            <w:sz w:val="24"/>
            <w:szCs w:val="24"/>
          </w:rPr>
          <w:delText xml:space="preserve">These </w:delText>
        </w:r>
      </w:del>
      <w:ins w:id="180" w:author="Daniel Kliebenstein" w:date="2017-05-02T16:34:00Z">
        <w:r w:rsidR="00A01C5A">
          <w:rPr>
            <w:sz w:val="24"/>
            <w:szCs w:val="24"/>
          </w:rPr>
          <w:t>The</w:t>
        </w:r>
      </w:ins>
      <w:ins w:id="181" w:author="Nicole Soltis" w:date="2017-05-16T17:17:00Z">
        <w:r w:rsidR="00CF4535">
          <w:rPr>
            <w:sz w:val="24"/>
            <w:szCs w:val="24"/>
          </w:rPr>
          <w:t>se</w:t>
        </w:r>
      </w:ins>
      <w:ins w:id="182"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3" w:author="Nicole Soltis" w:date="2017-05-16T17:17:00Z">
        <w:r w:rsidR="00CF4535">
          <w:rPr>
            <w:sz w:val="24"/>
            <w:szCs w:val="24"/>
          </w:rPr>
          <w:t>,</w:t>
        </w:r>
      </w:ins>
      <w:ins w:id="184" w:author="Daniel Kliebenstein" w:date="2017-05-02T16:34:00Z">
        <w:r w:rsidR="00A01C5A">
          <w:rPr>
            <w:sz w:val="24"/>
            <w:szCs w:val="24"/>
          </w:rPr>
          <w:t xml:space="preserve"> of lower resistance and allelic diversity found when studying the interaction of specialist pathogens with crop plants</w:t>
        </w:r>
      </w:ins>
      <w:ins w:id="185" w:author="Nicole Soltis" w:date="2017-05-16T17:17:00Z">
        <w:r w:rsidR="00CF4535">
          <w:rPr>
            <w:sz w:val="24"/>
            <w:szCs w:val="24"/>
          </w:rPr>
          <w:t>,</w:t>
        </w:r>
      </w:ins>
      <w:ins w:id="186" w:author="Daniel Kliebenstein" w:date="2017-05-02T16:34:00Z">
        <w:r w:rsidR="00A01C5A">
          <w:rPr>
            <w:sz w:val="24"/>
            <w:szCs w:val="24"/>
          </w:rPr>
          <w:t xml:space="preserve"> are </w:t>
        </w:r>
      </w:ins>
      <w:del w:id="187" w:author="Daniel Kliebenstein" w:date="2017-05-02T16:35:00Z">
        <w:r w:rsidR="003E5F69" w:rsidDel="00A01C5A">
          <w:rPr>
            <w:sz w:val="24"/>
            <w:szCs w:val="24"/>
          </w:rPr>
          <w:delText xml:space="preserve"> are </w:delText>
        </w:r>
      </w:del>
      <w:r w:rsidR="003E5F69">
        <w:rPr>
          <w:sz w:val="24"/>
          <w:szCs w:val="24"/>
        </w:rPr>
        <w:t xml:space="preserve">assumed to </w:t>
      </w:r>
      <w:ins w:id="188" w:author="Daniel Kliebenstein" w:date="2017-05-02T16:35:00Z">
        <w:r w:rsidR="00A01C5A">
          <w:rPr>
            <w:sz w:val="24"/>
            <w:szCs w:val="24"/>
          </w:rPr>
          <w:t xml:space="preserve">similarly </w:t>
        </w:r>
      </w:ins>
      <w:r w:rsidR="003E5F69">
        <w:rPr>
          <w:sz w:val="24"/>
          <w:szCs w:val="24"/>
        </w:rPr>
        <w:t>hold for generalist pathogens and their domesticated hosts</w:t>
      </w:r>
      <w:del w:id="189"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0" w:author="Daniel Kliebenstein" w:date="2017-05-02T16:35:00Z">
        <w:r w:rsidR="00A01C5A">
          <w:rPr>
            <w:sz w:val="24"/>
            <w:szCs w:val="24"/>
          </w:rPr>
          <w:t xml:space="preserve">crop host </w:t>
        </w:r>
      </w:ins>
      <w:r w:rsidR="003E5F69">
        <w:rPr>
          <w:sz w:val="24"/>
          <w:szCs w:val="24"/>
        </w:rPr>
        <w:t xml:space="preserve">domestication </w:t>
      </w:r>
      <w:del w:id="191"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2" w:author="Daniel Kliebenstein" w:date="2017-05-02T16:36:00Z">
        <w:r w:rsidR="00322463" w:rsidDel="00A01C5A">
          <w:rPr>
            <w:sz w:val="24"/>
            <w:szCs w:val="24"/>
          </w:rPr>
          <w:delText xml:space="preserve">due </w:delText>
        </w:r>
      </w:del>
      <w:ins w:id="193" w:author="Daniel Kliebenstein" w:date="2017-05-02T16:36:00Z">
        <w:r w:rsidR="00A01C5A">
          <w:rPr>
            <w:sz w:val="24"/>
            <w:szCs w:val="24"/>
          </w:rPr>
          <w:t xml:space="preserve">caused by </w:t>
        </w:r>
      </w:ins>
      <w:del w:id="194"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95" w:author="Nicole Soltis" w:date="2017-05-16T17:18:00Z">
        <w:r w:rsidR="00CF4535">
          <w:rPr>
            <w:sz w:val="24"/>
            <w:szCs w:val="24"/>
          </w:rPr>
          <w:t>,</w:t>
        </w:r>
      </w:ins>
      <w:ins w:id="196"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197"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198" w:author="Nicole Soltis" w:date="2017-05-16T17:45:00Z">
        <w:r w:rsidR="00EA6EAB" w:rsidRPr="00436F19" w:rsidDel="00D702E6">
          <w:rPr>
            <w:i/>
            <w:sz w:val="24"/>
            <w:szCs w:val="24"/>
          </w:rPr>
          <w:delText xml:space="preserve">. </w:delText>
        </w:r>
      </w:del>
      <w:ins w:id="199"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lastRenderedPageBreak/>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0" w:author="Daniel Kliebenstein" w:date="2017-05-02T16:39:00Z">
        <w:r w:rsidR="00A01C5A">
          <w:rPr>
            <w:sz w:val="24"/>
            <w:szCs w:val="24"/>
          </w:rPr>
          <w:t xml:space="preserve"> between pathogen </w:t>
        </w:r>
        <w:del w:id="201" w:author="Nicole Soltis" w:date="2017-05-09T13:24:00Z">
          <w:r w:rsidR="00A01C5A" w:rsidDel="00A2269E">
            <w:rPr>
              <w:sz w:val="24"/>
              <w:szCs w:val="24"/>
            </w:rPr>
            <w:delText>isoaltes</w:delText>
          </w:r>
        </w:del>
      </w:ins>
      <w:ins w:id="202"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3"/>
      <w:commentRangeStart w:id="204"/>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05" w:author="Daniel Kliebenstein" w:date="2017-05-02T16:40:00Z" w:name="move481506561"/>
      <w:moveTo w:id="206"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07"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05"/>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08" w:author="Daniel Kliebenstein" w:date="2017-05-02T16:39:00Z">
        <w:r w:rsidR="00796342" w:rsidDel="00A01C5A">
          <w:rPr>
            <w:sz w:val="24"/>
            <w:szCs w:val="24"/>
          </w:rPr>
          <w:delText xml:space="preserve">which </w:delText>
        </w:r>
      </w:del>
      <w:ins w:id="209"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0"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1" w:author="Daniel Kliebenstein" w:date="2017-05-02T16:39:00Z">
        <w:r w:rsidR="00322463" w:rsidDel="00A01C5A">
          <w:rPr>
            <w:sz w:val="24"/>
            <w:szCs w:val="24"/>
          </w:rPr>
          <w:delText xml:space="preserve">This </w:delText>
        </w:r>
      </w:del>
      <w:ins w:id="212" w:author="Daniel Kliebenstein" w:date="2017-05-02T16:39:00Z">
        <w:r w:rsidR="00A01C5A">
          <w:rPr>
            <w:sz w:val="24"/>
            <w:szCs w:val="24"/>
          </w:rPr>
          <w:t>In combination, the genetic variation in diverse virulence mechanisms can contribute to the formation</w:t>
        </w:r>
      </w:ins>
      <w:ins w:id="213" w:author="Daniel Kliebenstein" w:date="2017-05-02T16:41:00Z">
        <w:r w:rsidR="00A01C5A">
          <w:rPr>
            <w:sz w:val="24"/>
            <w:szCs w:val="24"/>
          </w:rPr>
          <w:t xml:space="preserve"> </w:t>
        </w:r>
      </w:ins>
      <w:ins w:id="214" w:author="Daniel Kliebenstein" w:date="2017-05-02T16:40:00Z">
        <w:r w:rsidR="00A01C5A">
          <w:rPr>
            <w:sz w:val="24"/>
            <w:szCs w:val="24"/>
          </w:rPr>
          <w:t>of</w:t>
        </w:r>
      </w:ins>
      <w:del w:id="215"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16"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17" w:author="Daniel Kliebenstein" w:date="2017-05-02T16:41:00Z">
        <w:r w:rsidR="00A01C5A">
          <w:rPr>
            <w:sz w:val="24"/>
            <w:szCs w:val="24"/>
          </w:rPr>
          <w:t xml:space="preserve">In support of this </w:t>
        </w:r>
      </w:ins>
      <w:ins w:id="218" w:author="Nicole Soltis" w:date="2017-05-16T17:20:00Z">
        <w:r w:rsidR="00CF4535">
          <w:rPr>
            <w:sz w:val="24"/>
            <w:szCs w:val="24"/>
          </w:rPr>
          <w:t xml:space="preserve">the </w:t>
        </w:r>
      </w:ins>
      <w:ins w:id="219"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0" w:author="Nicole Soltis" w:date="2017-05-16T17:21:00Z">
              <w:rPr>
                <w:i/>
                <w:sz w:val="24"/>
                <w:szCs w:val="24"/>
              </w:rPr>
            </w:rPrChange>
          </w:rPr>
          <w:t>,</w:t>
        </w:r>
        <w:r w:rsidR="00CF4535">
          <w:rPr>
            <w:i/>
            <w:sz w:val="24"/>
            <w:szCs w:val="24"/>
          </w:rPr>
          <w:t xml:space="preserve"> </w:t>
        </w:r>
        <w:r w:rsidR="00CF4535">
          <w:rPr>
            <w:sz w:val="24"/>
            <w:szCs w:val="24"/>
          </w:rPr>
          <w:t>found through</w:t>
        </w:r>
      </w:ins>
      <w:ins w:id="221" w:author="Daniel Kliebenstein" w:date="2017-05-02T16:41:00Z">
        <w:del w:id="222"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3"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4"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25" w:author="Daniel Kliebenstein" w:date="2017-05-02T16:40:00Z">
        <w:r w:rsidR="00716067" w:rsidDel="00A01C5A">
          <w:rPr>
            <w:sz w:val="24"/>
            <w:szCs w:val="24"/>
          </w:rPr>
          <w:delText xml:space="preserve">. </w:delText>
        </w:r>
      </w:del>
      <w:moveFromRangeStart w:id="226" w:author="Daniel Kliebenstein" w:date="2017-05-02T16:40:00Z" w:name="move481506561"/>
      <w:moveFrom w:id="227"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 xml:space="preserve">(Schumacher, Pradier </w:t>
        </w:r>
        <w:r w:rsidR="00D3121D" w:rsidRPr="00796342" w:rsidDel="00A01C5A">
          <w:rPr>
            <w:noProof/>
            <w:sz w:val="24"/>
            <w:szCs w:val="24"/>
          </w:rPr>
          <w:lastRenderedPageBreak/>
          <w:t>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26"/>
      <w:ins w:id="228" w:author="Daniel Kliebenstein" w:date="2017-05-02T16:41:00Z">
        <w:r w:rsidR="00A01C5A">
          <w:rPr>
            <w:sz w:val="24"/>
            <w:szCs w:val="24"/>
          </w:rPr>
          <w:t>i</w:t>
        </w:r>
      </w:ins>
      <w:del w:id="229" w:author="Daniel Kliebenstein" w:date="2017-05-02T16:41:00Z">
        <w:r w:rsidR="00322463" w:rsidDel="00A01C5A">
          <w:rPr>
            <w:sz w:val="24"/>
            <w:szCs w:val="24"/>
          </w:rPr>
          <w:delText>I</w:delText>
        </w:r>
      </w:del>
      <w:r w:rsidR="00322463">
        <w:rPr>
          <w:sz w:val="24"/>
          <w:szCs w:val="24"/>
        </w:rPr>
        <w:t>solates</w:t>
      </w:r>
      <w:del w:id="230" w:author="Nicole Soltis" w:date="2017-05-16T17:21:00Z">
        <w:r w:rsidR="00322463" w:rsidDel="00CF4535">
          <w:rPr>
            <w:sz w:val="24"/>
            <w:szCs w:val="24"/>
          </w:rPr>
          <w:delText xml:space="preserve"> </w:delText>
        </w:r>
      </w:del>
      <w:del w:id="231"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2" w:author="Daniel Kliebenstein" w:date="2017-05-02T16:41:00Z">
        <w:del w:id="233"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4"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35" w:author="Daniel Kliebenstein" w:date="2017-05-02T16:41:00Z">
        <w:r w:rsidR="00A01C5A">
          <w:rPr>
            <w:sz w:val="24"/>
            <w:szCs w:val="24"/>
          </w:rPr>
          <w:t xml:space="preserve"> The polymorphism</w:t>
        </w:r>
        <w:del w:id="236" w:author="Nicole Soltis" w:date="2017-05-16T17:21:00Z">
          <w:r w:rsidR="00A01C5A" w:rsidDel="00CF4535">
            <w:rPr>
              <w:sz w:val="24"/>
              <w:szCs w:val="24"/>
            </w:rPr>
            <w:delText>s</w:delText>
          </w:r>
        </w:del>
        <w:r w:rsidR="00A01C5A">
          <w:rPr>
            <w:sz w:val="24"/>
            <w:szCs w:val="24"/>
          </w:rPr>
          <w:t xml:space="preserve"> rate </w:t>
        </w:r>
      </w:ins>
      <w:ins w:id="237" w:author="Nicole Soltis" w:date="2017-05-16T17:21:00Z">
        <w:r w:rsidR="00CF4535">
          <w:rPr>
            <w:sz w:val="24"/>
            <w:szCs w:val="24"/>
          </w:rPr>
          <w:t xml:space="preserve">in </w:t>
        </w:r>
        <w:r w:rsidR="00CF4535">
          <w:rPr>
            <w:i/>
            <w:sz w:val="24"/>
            <w:szCs w:val="24"/>
          </w:rPr>
          <w:t xml:space="preserve">B. cinerea </w:t>
        </w:r>
      </w:ins>
      <w:ins w:id="238" w:author="Daniel Kliebenstein" w:date="2017-05-02T16:41:00Z">
        <w:del w:id="239" w:author="Nicole Soltis" w:date="2017-05-16T17:21:00Z">
          <w:r w:rsidR="00A01C5A" w:rsidDel="00CF4535">
            <w:rPr>
              <w:sz w:val="24"/>
              <w:szCs w:val="24"/>
            </w:rPr>
            <w:delText>was</w:delText>
          </w:r>
        </w:del>
      </w:ins>
      <w:ins w:id="240" w:author="Nicole Soltis" w:date="2017-05-16T17:21:00Z">
        <w:r w:rsidR="00CF4535">
          <w:rPr>
            <w:sz w:val="24"/>
            <w:szCs w:val="24"/>
          </w:rPr>
          <w:t>is</w:t>
        </w:r>
      </w:ins>
      <w:ins w:id="241" w:author="Daniel Kliebenstein" w:date="2017-05-02T16:41:00Z">
        <w:r w:rsidR="00A01C5A">
          <w:rPr>
            <w:sz w:val="24"/>
            <w:szCs w:val="24"/>
          </w:rPr>
          <w:t xml:space="preserve"> XXX which</w:t>
        </w:r>
      </w:ins>
      <w:del w:id="242"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3"/>
      <w:r w:rsidR="00796342" w:rsidRPr="00796342">
        <w:rPr>
          <w:sz w:val="24"/>
          <w:szCs w:val="24"/>
        </w:rPr>
        <w:t>and</w:t>
      </w:r>
      <w:ins w:id="244" w:author="Nicole Soltis" w:date="2017-01-18T15:51:00Z">
        <w:r w:rsidR="00750F0F" w:rsidRPr="00796342">
          <w:rPr>
            <w:sz w:val="24"/>
            <w:szCs w:val="24"/>
          </w:rPr>
          <w:t xml:space="preserve"> on par with XXXX (</w:t>
        </w:r>
        <w:commentRangeStart w:id="245"/>
        <w:commentRangeStart w:id="246"/>
        <w:commentRangeStart w:id="247"/>
        <w:r w:rsidR="00750F0F" w:rsidRPr="00796342">
          <w:rPr>
            <w:sz w:val="24"/>
            <w:szCs w:val="24"/>
          </w:rPr>
          <w:t>CITATION</w:t>
        </w:r>
      </w:ins>
      <w:commentRangeEnd w:id="245"/>
      <w:r w:rsidR="00A42B96">
        <w:rPr>
          <w:rStyle w:val="CommentReference"/>
        </w:rPr>
        <w:commentReference w:id="245"/>
      </w:r>
      <w:commentRangeEnd w:id="246"/>
      <w:r w:rsidR="000A4A33">
        <w:rPr>
          <w:rStyle w:val="CommentReference"/>
        </w:rPr>
        <w:commentReference w:id="246"/>
      </w:r>
      <w:commentRangeEnd w:id="247"/>
      <w:r w:rsidR="00A01C5A">
        <w:rPr>
          <w:rStyle w:val="CommentReference"/>
        </w:rPr>
        <w:commentReference w:id="247"/>
      </w:r>
      <w:ins w:id="248" w:author="Nicole Soltis" w:date="2017-01-18T15:51:00Z">
        <w:r w:rsidR="00750F0F" w:rsidRPr="00796342">
          <w:rPr>
            <w:sz w:val="24"/>
            <w:szCs w:val="24"/>
          </w:rPr>
          <w:t xml:space="preserve">). </w:t>
        </w:r>
      </w:ins>
      <w:commentRangeEnd w:id="243"/>
      <w:ins w:id="249" w:author="Nicole Soltis" w:date="2017-05-11T13:27:00Z">
        <w:r w:rsidR="00317DDC">
          <w:rPr>
            <w:rStyle w:val="CommentReference"/>
          </w:rPr>
          <w:commentReference w:id="243"/>
        </w:r>
      </w:ins>
      <w:ins w:id="250" w:author="Daniel Kliebenstein" w:date="2017-05-02T16:42:00Z">
        <w:r w:rsidR="00A01C5A">
          <w:rPr>
            <w:sz w:val="24"/>
            <w:szCs w:val="24"/>
          </w:rPr>
          <w:t xml:space="preserve"> Further, these isolates show that the species has a high level of recombination and genomic admixture. </w:t>
        </w:r>
      </w:ins>
      <w:proofErr w:type="gramStart"/>
      <w:r w:rsidR="00D3121D" w:rsidRPr="00796342">
        <w:rPr>
          <w:sz w:val="24"/>
          <w:szCs w:val="24"/>
        </w:rPr>
        <w:t>As such</w:t>
      </w:r>
      <w:r w:rsidR="00D3121D" w:rsidRPr="00DA7FA8">
        <w:rPr>
          <w:sz w:val="24"/>
          <w:szCs w:val="24"/>
        </w:rPr>
        <w:t>,</w:t>
      </w:r>
      <w:ins w:id="251" w:author="Daniel Kliebenstein" w:date="2017-05-02T16:42:00Z">
        <w:r w:rsidR="00A01C5A">
          <w:rPr>
            <w:sz w:val="24"/>
            <w:szCs w:val="24"/>
          </w:rPr>
          <w:t xml:space="preserve"> </w:t>
        </w:r>
        <w:del w:id="252" w:author="Nicole Soltis" w:date="2017-05-16T17:24:00Z">
          <w:r w:rsidR="00A01C5A" w:rsidDel="00CF4535">
            <w:rPr>
              <w:sz w:val="24"/>
              <w:szCs w:val="24"/>
            </w:rPr>
            <w:delText>a</w:delText>
          </w:r>
        </w:del>
      </w:ins>
      <w:ins w:id="253" w:author="Nicole Soltis" w:date="2017-05-16T17:24:00Z">
        <w:r w:rsidR="00CF4535">
          <w:rPr>
            <w:sz w:val="24"/>
            <w:szCs w:val="24"/>
          </w:rPr>
          <w:t>this</w:t>
        </w:r>
      </w:ins>
      <w:ins w:id="254"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3"/>
      <w:r w:rsidR="00D3121D" w:rsidRPr="00DA7FA8">
        <w:rPr>
          <w:rStyle w:val="CommentReference"/>
          <w:sz w:val="24"/>
          <w:szCs w:val="24"/>
        </w:rPr>
        <w:commentReference w:id="203"/>
      </w:r>
      <w:commentRangeEnd w:id="204"/>
      <w:r w:rsidR="000A4A33">
        <w:rPr>
          <w:rStyle w:val="CommentReference"/>
        </w:rPr>
        <w:commentReference w:id="204"/>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255"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56" w:author="Daniel Kliebenstein" w:date="2017-05-02T16:42:00Z">
        <w:r w:rsidR="00326A40" w:rsidDel="00A01C5A">
          <w:rPr>
            <w:sz w:val="24"/>
            <w:szCs w:val="24"/>
          </w:rPr>
          <w:delText>has</w:delText>
        </w:r>
      </w:del>
      <w:del w:id="257"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58" w:author="Daniel Kliebenstein" w:date="2017-05-02T16:43:00Z">
        <w:r w:rsidR="004766F2">
          <w:rPr>
            <w:sz w:val="24"/>
            <w:szCs w:val="24"/>
          </w:rPr>
          <w:t xml:space="preserve"> even in non-model plant systems</w:t>
        </w:r>
      </w:ins>
      <w:r w:rsidR="00D3121D" w:rsidRPr="00DA7FA8">
        <w:rPr>
          <w:sz w:val="24"/>
          <w:szCs w:val="24"/>
        </w:rPr>
        <w:t>.</w:t>
      </w:r>
    </w:p>
    <w:p w14:paraId="52C2E367" w14:textId="5D148280" w:rsidR="00EA6EAB" w:rsidRPr="00471076" w:rsidRDefault="00322463" w:rsidP="00471076">
      <w:pPr>
        <w:spacing w:line="480" w:lineRule="auto"/>
        <w:ind w:firstLine="720"/>
        <w:rPr>
          <w:sz w:val="24"/>
          <w:szCs w:val="24"/>
        </w:rPr>
      </w:pPr>
      <w:r>
        <w:rPr>
          <w:sz w:val="24"/>
          <w:szCs w:val="24"/>
        </w:rPr>
        <w:t xml:space="preserve">On the plant side, </w:t>
      </w:r>
      <w:del w:id="259"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0"/>
      <w:r w:rsidR="00EA6EAB" w:rsidRPr="00471076">
        <w:rPr>
          <w:sz w:val="24"/>
          <w:szCs w:val="24"/>
        </w:rPr>
        <w:t xml:space="preserve">15% </w:t>
      </w:r>
      <w:commentRangeEnd w:id="260"/>
      <w:r w:rsidR="007A7AF3">
        <w:rPr>
          <w:rStyle w:val="CommentReference"/>
        </w:rPr>
        <w:commentReference w:id="260"/>
      </w:r>
      <w:r w:rsidR="00EA6EAB" w:rsidRPr="00471076">
        <w:rPr>
          <w:sz w:val="24"/>
          <w:szCs w:val="24"/>
        </w:rPr>
        <w:t xml:space="preserve">of phenotypic variation in a stem </w:t>
      </w:r>
      <w:commentRangeStart w:id="261"/>
      <w:r w:rsidR="00EA6EAB" w:rsidRPr="00471076">
        <w:rPr>
          <w:sz w:val="24"/>
          <w:szCs w:val="24"/>
        </w:rPr>
        <w:t>bioassay</w:t>
      </w:r>
      <w:commentRangeEnd w:id="261"/>
      <w:r w:rsidR="002E0F7F">
        <w:rPr>
          <w:rStyle w:val="CommentReference"/>
        </w:rPr>
        <w:commentReference w:id="26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2"/>
      <w:r w:rsidR="000F79B1" w:rsidRPr="00471076">
        <w:rPr>
          <w:sz w:val="24"/>
          <w:szCs w:val="24"/>
        </w:rPr>
        <w:t>physiology and resistance</w:t>
      </w:r>
      <w:commentRangeEnd w:id="262"/>
      <w:r>
        <w:rPr>
          <w:rStyle w:val="CommentReference"/>
        </w:rPr>
        <w:commentReference w:id="26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37407F">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37407F">
        <w:rPr>
          <w:noProof/>
          <w:sz w:val="24"/>
          <w:szCs w:val="24"/>
        </w:rPr>
        <w:t>(Müller, Wijnen et al. 2016)</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3" w:author="Daniel Kliebenstein" w:date="2017-05-02T16:44:00Z">
        <w:r w:rsidR="004766F2">
          <w:rPr>
            <w:sz w:val="24"/>
            <w:szCs w:val="24"/>
          </w:rPr>
          <w:t xml:space="preserve"> </w:t>
        </w:r>
        <w:r w:rsidR="004766F2">
          <w:rPr>
            <w:sz w:val="24"/>
            <w:szCs w:val="24"/>
          </w:rPr>
          <w:lastRenderedPageBreak/>
          <w:t>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4" w:author="Daniel Kliebenstein" w:date="2017-05-02T16:45:00Z">
        <w:r w:rsidR="004766F2" w:rsidRPr="00471076">
          <w:rPr>
            <w:i/>
            <w:sz w:val="24"/>
            <w:szCs w:val="24"/>
          </w:rPr>
          <w:t>B. cinerea</w:t>
        </w:r>
        <w:r w:rsidR="004766F2" w:rsidRPr="00471076">
          <w:rPr>
            <w:sz w:val="24"/>
            <w:szCs w:val="24"/>
          </w:rPr>
          <w:t xml:space="preserve"> </w:t>
        </w:r>
      </w:ins>
      <w:del w:id="265" w:author="Daniel Kliebenstein" w:date="2017-05-02T16:45:00Z">
        <w:r w:rsidRPr="00471076" w:rsidDel="004766F2">
          <w:rPr>
            <w:sz w:val="24"/>
            <w:szCs w:val="24"/>
          </w:rPr>
          <w:delText xml:space="preserve">the pathogen </w:delText>
        </w:r>
      </w:del>
      <w:r w:rsidRPr="00471076">
        <w:rPr>
          <w:sz w:val="24"/>
          <w:szCs w:val="24"/>
        </w:rPr>
        <w:t xml:space="preserve">to </w:t>
      </w:r>
      <w:del w:id="266" w:author="Daniel Kliebenstein" w:date="2017-05-02T16:45:00Z">
        <w:r w:rsidRPr="00471076" w:rsidDel="004766F2">
          <w:rPr>
            <w:sz w:val="24"/>
            <w:szCs w:val="24"/>
          </w:rPr>
          <w:delText xml:space="preserve">see </w:delText>
        </w:r>
      </w:del>
      <w:ins w:id="267"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68"/>
      <w:r w:rsidR="00847ADB">
        <w:rPr>
          <w:sz w:val="24"/>
          <w:szCs w:val="24"/>
        </w:rPr>
        <w:t xml:space="preserve">tomato genotype. </w:t>
      </w:r>
      <w:commentRangeEnd w:id="268"/>
      <w:r w:rsidR="007F081A">
        <w:rPr>
          <w:rStyle w:val="CommentReference"/>
        </w:rPr>
        <w:commentReference w:id="268"/>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69" w:author="Nicole Soltis" w:date="2017-05-16T17:35:00Z"/>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w:t>
      </w:r>
      <w:r w:rsidRPr="000D6362">
        <w:rPr>
          <w:sz w:val="24"/>
          <w:szCs w:val="24"/>
        </w:rPr>
        <w:lastRenderedPageBreak/>
        <w:t xml:space="preserve">in long-day </w:t>
      </w:r>
      <w:proofErr w:type="gramStart"/>
      <w:r w:rsidRPr="000D6362">
        <w:rPr>
          <w:sz w:val="24"/>
          <w:szCs w:val="24"/>
        </w:rPr>
        <w:t>(16h photoperiod)</w:t>
      </w:r>
      <w:proofErr w:type="gramEnd"/>
      <w:r w:rsidRPr="000D6362">
        <w:rPr>
          <w:sz w:val="24"/>
          <w:szCs w:val="24"/>
        </w:rPr>
        <w:t xml:space="preserve"> greenhouse conditions at UC Davis in fall 2014. </w:t>
      </w:r>
      <w:del w:id="270" w:author="Nicole Soltis" w:date="2017-05-16T17:34:00Z">
        <w:r w:rsidRPr="000D6362" w:rsidDel="003B7D87">
          <w:rPr>
            <w:sz w:val="24"/>
            <w:szCs w:val="24"/>
          </w:rPr>
          <w:delText xml:space="preserve">Plants </w:delText>
        </w:r>
      </w:del>
      <w:ins w:id="271" w:author="Nicole Soltis" w:date="2017-05-16T17:34:00Z">
        <w:r w:rsidR="003B7D87">
          <w:rPr>
            <w:sz w:val="24"/>
            <w:szCs w:val="24"/>
          </w:rPr>
          <w:t>We grew p</w:t>
        </w:r>
        <w:r w:rsidR="003B7D87" w:rsidRPr="000D6362">
          <w:rPr>
            <w:sz w:val="24"/>
            <w:szCs w:val="24"/>
          </w:rPr>
          <w:t xml:space="preserve">lants </w:t>
        </w:r>
      </w:ins>
      <w:del w:id="272"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del w:id="273" w:author="Nicole Soltis" w:date="2017-05-16T17:35:00Z">
        <w:r w:rsidRPr="000D6362" w:rsidDel="003B7D87">
          <w:rPr>
            <w:sz w:val="24"/>
            <w:szCs w:val="24"/>
          </w:rPr>
          <w:delText xml:space="preserve">Plants </w:delText>
        </w:r>
      </w:del>
      <w:ins w:id="274" w:author="Nicole Soltis" w:date="2017-05-16T17:35:00Z">
        <w:r w:rsidR="003B7D87">
          <w:rPr>
            <w:sz w:val="24"/>
            <w:szCs w:val="24"/>
          </w:rPr>
          <w:t>We watered p</w:t>
        </w:r>
        <w:r w:rsidR="003B7D87" w:rsidRPr="000D6362">
          <w:rPr>
            <w:sz w:val="24"/>
            <w:szCs w:val="24"/>
          </w:rPr>
          <w:t xml:space="preserve">lants </w:t>
        </w:r>
      </w:ins>
      <w:del w:id="275" w:author="Nicole Soltis" w:date="2017-05-16T17:35:00Z">
        <w:r w:rsidRPr="000D6362" w:rsidDel="003B7D87">
          <w:rPr>
            <w:sz w:val="24"/>
            <w:szCs w:val="24"/>
          </w:rPr>
          <w:delText xml:space="preserve">were watered </w:delText>
        </w:r>
      </w:del>
      <w:r w:rsidRPr="000D6362">
        <w:rPr>
          <w:sz w:val="24"/>
          <w:szCs w:val="24"/>
        </w:rPr>
        <w:t xml:space="preserve">once daily. </w:t>
      </w:r>
      <w:del w:id="276" w:author="Nicole Soltis" w:date="2017-05-16T17:35:00Z">
        <w:r w:rsidRPr="000D6362" w:rsidDel="003B7D87">
          <w:rPr>
            <w:sz w:val="24"/>
            <w:szCs w:val="24"/>
          </w:rPr>
          <w:delText xml:space="preserve">Plants </w:delText>
        </w:r>
      </w:del>
      <w:ins w:id="277" w:author="Nicole Soltis" w:date="2017-05-16T17:35:00Z">
        <w:r w:rsidR="003B7D87">
          <w:rPr>
            <w:sz w:val="24"/>
            <w:szCs w:val="24"/>
          </w:rPr>
          <w:t>We pruned p</w:t>
        </w:r>
        <w:r w:rsidR="003B7D87" w:rsidRPr="000D6362">
          <w:rPr>
            <w:sz w:val="24"/>
            <w:szCs w:val="24"/>
          </w:rPr>
          <w:t xml:space="preserve">lants </w:t>
        </w:r>
      </w:ins>
      <w:del w:id="278" w:author="Nicole Soltis" w:date="2017-05-16T17:35:00Z">
        <w:r w:rsidRPr="000D6362" w:rsidDel="003B7D87">
          <w:rPr>
            <w:sz w:val="24"/>
            <w:szCs w:val="24"/>
          </w:rPr>
          <w:delText>were pruned and</w:delText>
        </w:r>
      </w:del>
      <w:ins w:id="279" w:author="Nicole Soltis" w:date="2017-05-16T17:35:00Z">
        <w:r w:rsidR="003B7D87">
          <w:rPr>
            <w:sz w:val="24"/>
            <w:szCs w:val="24"/>
          </w:rPr>
          <w:t>and</w:t>
        </w:r>
      </w:ins>
      <w:r w:rsidRPr="000D6362">
        <w:rPr>
          <w:sz w:val="24"/>
          <w:szCs w:val="24"/>
        </w:rPr>
        <w:t xml:space="preserve"> staked </w:t>
      </w:r>
      <w:ins w:id="280" w:author="Nicole Soltis" w:date="2017-05-16T17:35:00Z">
        <w:r w:rsidR="003B7D87">
          <w:rPr>
            <w:sz w:val="24"/>
            <w:szCs w:val="24"/>
          </w:rPr>
          <w:t xml:space="preserve">them </w:t>
        </w:r>
      </w:ins>
      <w:r w:rsidRPr="000D6362">
        <w:rPr>
          <w:sz w:val="24"/>
          <w:szCs w:val="24"/>
        </w:rPr>
        <w:t xml:space="preserve">upright, and </w:t>
      </w:r>
      <w:ins w:id="281" w:author="Nicole Soltis" w:date="2017-05-16T17:35:00Z">
        <w:r w:rsidR="003B7D87">
          <w:rPr>
            <w:sz w:val="24"/>
            <w:szCs w:val="24"/>
          </w:rPr>
          <w:t xml:space="preserve">collected </w:t>
        </w:r>
      </w:ins>
      <w:r w:rsidRPr="000D6362">
        <w:rPr>
          <w:sz w:val="24"/>
          <w:szCs w:val="24"/>
        </w:rPr>
        <w:t xml:space="preserve">fruits </w:t>
      </w:r>
      <w:del w:id="282" w:author="Nicole Soltis" w:date="2017-05-16T17:35:00Z">
        <w:r w:rsidRPr="000D6362" w:rsidDel="003B7D87">
          <w:rPr>
            <w:sz w:val="24"/>
            <w:szCs w:val="24"/>
          </w:rPr>
          <w:delText xml:space="preserve">were collected </w:delText>
        </w:r>
      </w:del>
      <w:r w:rsidRPr="000D6362">
        <w:rPr>
          <w:sz w:val="24"/>
          <w:szCs w:val="24"/>
        </w:rPr>
        <w:t>as they matured.</w:t>
      </w:r>
      <w:ins w:id="283"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4" w:author="Nicole Soltis" w:date="2017-05-16T17:35:00Z">
          <w:pPr>
            <w:spacing w:line="480" w:lineRule="auto"/>
          </w:pPr>
        </w:pPrChange>
      </w:pPr>
      <w:del w:id="285" w:author="Nicole Soltis" w:date="2017-05-16T17:35:00Z">
        <w:r w:rsidRPr="000D6362" w:rsidDel="003B7D87">
          <w:rPr>
            <w:sz w:val="24"/>
            <w:szCs w:val="24"/>
          </w:rPr>
          <w:delText>Fruits were</w:delText>
        </w:r>
      </w:del>
      <w:ins w:id="286" w:author="Nicole Soltis" w:date="2017-05-16T17:35:00Z">
        <w:r w:rsidR="003B7D87">
          <w:rPr>
            <w:sz w:val="24"/>
            <w:szCs w:val="24"/>
          </w:rPr>
          <w:t>We</w:t>
        </w:r>
      </w:ins>
      <w:r w:rsidRPr="000D6362">
        <w:rPr>
          <w:sz w:val="24"/>
          <w:szCs w:val="24"/>
        </w:rPr>
        <w:t xml:space="preserve"> stored </w:t>
      </w:r>
      <w:ins w:id="287" w:author="Nicole Soltis" w:date="2017-05-16T17:35:00Z">
        <w:r w:rsidR="003B7D87">
          <w:rPr>
            <w:sz w:val="24"/>
            <w:szCs w:val="24"/>
          </w:rPr>
          <w:t xml:space="preserve">fruits </w:t>
        </w:r>
      </w:ins>
      <w:r w:rsidRPr="000D6362">
        <w:rPr>
          <w:sz w:val="24"/>
          <w:szCs w:val="24"/>
        </w:rPr>
        <w:t xml:space="preserve">at 4°C in dry paper bags until seed cleaning. </w:t>
      </w:r>
      <w:del w:id="288" w:author="Nicole Soltis" w:date="2017-05-16T17:35:00Z">
        <w:r w:rsidRPr="000D6362" w:rsidDel="003B7D87">
          <w:rPr>
            <w:sz w:val="24"/>
            <w:szCs w:val="24"/>
          </w:rPr>
          <w:delText xml:space="preserve">Seeds </w:delText>
        </w:r>
      </w:del>
      <w:ins w:id="289"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w:t>
      </w:r>
      <w:del w:id="290" w:author="Nicole Soltis" w:date="2017-05-16T17:36:00Z">
        <w:r w:rsidRPr="000D6362" w:rsidDel="003B7D87">
          <w:rPr>
            <w:sz w:val="24"/>
            <w:szCs w:val="24"/>
          </w:rPr>
          <w:delText xml:space="preserve">were incubated </w:delText>
        </w:r>
      </w:del>
      <w:r w:rsidRPr="000D6362">
        <w:rPr>
          <w:sz w:val="24"/>
          <w:szCs w:val="24"/>
        </w:rPr>
        <w:t>at 24°C in 1% protease solution (</w:t>
      </w:r>
      <w:proofErr w:type="spellStart"/>
      <w:r w:rsidRPr="000D6362">
        <w:rPr>
          <w:sz w:val="24"/>
          <w:szCs w:val="24"/>
        </w:rPr>
        <w:t>Rapidase</w:t>
      </w:r>
      <w:proofErr w:type="spellEnd"/>
      <w:r w:rsidRPr="000D6362">
        <w:rPr>
          <w:sz w:val="24"/>
          <w:szCs w:val="24"/>
        </w:rPr>
        <w:t xml:space="preserve"> C80 Max) for 2h, then rinsed </w:t>
      </w:r>
      <w:ins w:id="291" w:author="Nicole Soltis" w:date="2017-05-16T17:36:00Z">
        <w:r w:rsidR="003B7D87">
          <w:rPr>
            <w:sz w:val="24"/>
            <w:szCs w:val="24"/>
          </w:rPr>
          <w:t xml:space="preserve">them </w:t>
        </w:r>
      </w:ins>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del w:id="292" w:author="Nicole Soltis" w:date="2017-05-16T17:36:00Z">
        <w:r w:rsidRPr="000D6362" w:rsidDel="003B7D87">
          <w:rPr>
            <w:sz w:val="24"/>
            <w:szCs w:val="24"/>
          </w:rPr>
          <w:delText xml:space="preserve">Seeds </w:delText>
        </w:r>
      </w:del>
      <w:ins w:id="293" w:author="Nicole Soltis" w:date="2017-05-16T17:36:00Z">
        <w:r w:rsidR="003B7D87">
          <w:rPr>
            <w:sz w:val="24"/>
            <w:szCs w:val="24"/>
          </w:rPr>
          <w:t>We then stored s</w:t>
        </w:r>
        <w:r w:rsidR="003B7D87" w:rsidRPr="000D6362">
          <w:rPr>
            <w:sz w:val="24"/>
            <w:szCs w:val="24"/>
          </w:rPr>
          <w:t xml:space="preserve">eeds </w:t>
        </w:r>
      </w:ins>
      <w:del w:id="294"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295" w:author="Nicole Soltis" w:date="2017-05-16T17:28:00Z">
        <w:r w:rsidRPr="000D6362" w:rsidDel="00294C92">
          <w:rPr>
            <w:sz w:val="24"/>
            <w:szCs w:val="24"/>
          </w:rPr>
          <w:delText xml:space="preserve">We </w:delText>
        </w:r>
      </w:del>
      <w:ins w:id="296"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297" w:author="Nicole Soltis" w:date="2017-05-16T17:28:00Z">
        <w:r w:rsidRPr="000D6362" w:rsidDel="00294C92">
          <w:rPr>
            <w:sz w:val="24"/>
            <w:szCs w:val="24"/>
          </w:rPr>
          <w:delText xml:space="preserve">germinating on </w:delText>
        </w:r>
      </w:del>
      <w:r w:rsidRPr="000D6362">
        <w:rPr>
          <w:sz w:val="24"/>
          <w:szCs w:val="24"/>
        </w:rPr>
        <w:t>germination</w:t>
      </w:r>
      <w:ins w:id="298" w:author="Nicole Soltis" w:date="2017-05-16T17:28:00Z">
        <w:r w:rsidR="00294C92">
          <w:rPr>
            <w:sz w:val="24"/>
            <w:szCs w:val="24"/>
          </w:rPr>
          <w:t xml:space="preserve"> on</w:t>
        </w:r>
      </w:ins>
      <w:r w:rsidRPr="000D6362">
        <w:rPr>
          <w:sz w:val="24"/>
          <w:szCs w:val="24"/>
        </w:rPr>
        <w:t xml:space="preserve"> paper in growth chambers</w:t>
      </w:r>
      <w:ins w:id="299" w:author="Nicole Soltis" w:date="2017-05-16T17:29:00Z">
        <w:r w:rsidR="00294C92">
          <w:rPr>
            <w:sz w:val="24"/>
            <w:szCs w:val="24"/>
          </w:rPr>
          <w:t>, in flats covered with humidity domes</w:t>
        </w:r>
      </w:ins>
      <w:r w:rsidRPr="000D6362">
        <w:rPr>
          <w:sz w:val="24"/>
          <w:szCs w:val="24"/>
        </w:rPr>
        <w:t>.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t>
      </w:r>
      <w:del w:id="300"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w:t>
      </w:r>
      <w:del w:id="301" w:author="Nicole Soltis" w:date="2017-05-16T17:36:00Z">
        <w:r w:rsidRPr="000D6362" w:rsidDel="003B7D87">
          <w:rPr>
            <w:sz w:val="24"/>
            <w:szCs w:val="24"/>
          </w:rPr>
          <w:delText xml:space="preserve">Plants </w:delText>
        </w:r>
      </w:del>
      <w:ins w:id="302" w:author="Nicole Soltis" w:date="2017-05-16T17:36:00Z">
        <w:r w:rsidR="003B7D87">
          <w:rPr>
            <w:sz w:val="24"/>
            <w:szCs w:val="24"/>
          </w:rPr>
          <w:t>We used the p</w:t>
        </w:r>
        <w:r w:rsidR="003B7D87" w:rsidRPr="000D6362">
          <w:rPr>
            <w:sz w:val="24"/>
            <w:szCs w:val="24"/>
          </w:rPr>
          <w:t xml:space="preserve">lants </w:t>
        </w:r>
      </w:ins>
      <w:del w:id="303"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4" w:author="Nicole Soltis" w:date="2017-05-16T17:37:00Z">
        <w:r w:rsidR="008C506F">
          <w:rPr>
            <w:sz w:val="24"/>
            <w:szCs w:val="24"/>
          </w:rPr>
          <w:t xml:space="preserve">transferring </w:t>
        </w:r>
      </w:ins>
      <w:r w:rsidRPr="000D6362">
        <w:rPr>
          <w:sz w:val="24"/>
          <w:szCs w:val="24"/>
        </w:rPr>
        <w:t xml:space="preserve">seedlings </w:t>
      </w:r>
      <w:del w:id="305"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028CF01" w:rsidR="005339D5" w:rsidRPr="00BF6B48" w:rsidRDefault="00BF6B48" w:rsidP="000D6362">
      <w:pPr>
        <w:spacing w:line="480" w:lineRule="auto"/>
      </w:pPr>
      <w:r>
        <w:rPr>
          <w:sz w:val="24"/>
          <w:szCs w:val="24"/>
        </w:rPr>
        <w:t xml:space="preserve">We sourced the </w:t>
      </w:r>
      <w:del w:id="306" w:author="Nicole Soltis" w:date="2017-05-16T17:43:00Z">
        <w:r w:rsidDel="00D702E6">
          <w:rPr>
            <w:i/>
            <w:sz w:val="24"/>
            <w:szCs w:val="24"/>
          </w:rPr>
          <w:delText xml:space="preserve">Botrytis </w:delText>
        </w:r>
      </w:del>
      <w:ins w:id="307"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Pr>
          <w:sz w:val="24"/>
          <w:szCs w:val="24"/>
        </w:rPr>
        <w:t>.</w:t>
      </w:r>
      <w:r>
        <w:t xml:space="preserve"> </w:t>
      </w:r>
      <w:ins w:id="308" w:author="Nicole Soltis" w:date="2017-05-16T17:37:00Z">
        <w:r w:rsidR="008C506F">
          <w:t xml:space="preserve">We extracted </w:t>
        </w:r>
      </w:ins>
      <w:r w:rsidR="005339D5">
        <w:rPr>
          <w:sz w:val="24"/>
          <w:szCs w:val="24"/>
        </w:rPr>
        <w:t xml:space="preserve">DNA </w:t>
      </w:r>
      <w:del w:id="309" w:author="Nicole Soltis" w:date="2017-05-16T17:37:00Z">
        <w:r w:rsidR="005339D5" w:rsidDel="008C506F">
          <w:rPr>
            <w:sz w:val="24"/>
            <w:szCs w:val="24"/>
          </w:rPr>
          <w:delText xml:space="preserve">was </w:delText>
        </w:r>
        <w:r w:rsidR="005339D5" w:rsidDel="008C506F">
          <w:rPr>
            <w:sz w:val="24"/>
            <w:szCs w:val="24"/>
          </w:rPr>
          <w:lastRenderedPageBreak/>
          <w:delText xml:space="preserve">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sidR="005339D5">
        <w:rPr>
          <w:sz w:val="24"/>
          <w:szCs w:val="24"/>
        </w:rPr>
        <w:t xml:space="preserve">. </w:t>
      </w:r>
      <w:del w:id="310" w:author="Nicole Soltis" w:date="2017-05-16T17:37:00Z">
        <w:r w:rsidR="005339D5" w:rsidDel="008C506F">
          <w:rPr>
            <w:sz w:val="24"/>
            <w:szCs w:val="24"/>
          </w:rPr>
          <w:delText xml:space="preserve">Sequencing </w:delText>
        </w:r>
      </w:del>
      <w:ins w:id="311" w:author="Nicole Soltis" w:date="2017-05-16T17:37:00Z">
        <w:r w:rsidR="008C506F">
          <w:rPr>
            <w:sz w:val="24"/>
            <w:szCs w:val="24"/>
          </w:rPr>
          <w:t xml:space="preserve">We cleaned and </w:t>
        </w:r>
      </w:ins>
      <w:del w:id="312" w:author="Nicole Soltis" w:date="2017-05-16T17:37:00Z">
        <w:r w:rsidR="005339D5" w:rsidDel="008C506F">
          <w:rPr>
            <w:sz w:val="24"/>
            <w:szCs w:val="24"/>
          </w:rPr>
          <w:delText xml:space="preserve">data </w:delText>
        </w:r>
      </w:del>
      <w:del w:id="313" w:author="Nicole Soltis" w:date="2017-05-16T17:30:00Z">
        <w:r w:rsidR="005339D5" w:rsidDel="003B7D87">
          <w:rPr>
            <w:sz w:val="24"/>
            <w:szCs w:val="24"/>
          </w:rPr>
          <w:delText xml:space="preserve">was </w:delText>
        </w:r>
      </w:del>
      <w:del w:id="314" w:author="Nicole Soltis" w:date="2017-05-16T17:37:00Z">
        <w:r w:rsidR="005339D5" w:rsidDel="008C506F">
          <w:rPr>
            <w:sz w:val="24"/>
            <w:szCs w:val="24"/>
          </w:rPr>
          <w:delText xml:space="preserve">cleaned, </w:delText>
        </w:r>
      </w:del>
      <w:r w:rsidR="005339D5">
        <w:rPr>
          <w:sz w:val="24"/>
          <w:szCs w:val="24"/>
        </w:rPr>
        <w:t>aligned</w:t>
      </w:r>
      <w:del w:id="315" w:author="Nicole Soltis" w:date="2017-05-16T17:37:00Z">
        <w:r w:rsidR="005339D5" w:rsidDel="008C506F">
          <w:rPr>
            <w:sz w:val="24"/>
            <w:szCs w:val="24"/>
          </w:rPr>
          <w:delText xml:space="preserve">, </w:delText>
        </w:r>
      </w:del>
      <w:ins w:id="316" w:author="Nicole Soltis" w:date="2017-05-16T17:37:00Z">
        <w:r w:rsidR="008C506F">
          <w:rPr>
            <w:sz w:val="24"/>
            <w:szCs w:val="24"/>
          </w:rPr>
          <w:t xml:space="preserve"> the sequencing data </w:t>
        </w:r>
      </w:ins>
      <w:r w:rsidR="005339D5">
        <w:rPr>
          <w:sz w:val="24"/>
          <w:szCs w:val="24"/>
        </w:rPr>
        <w:t xml:space="preserve">and </w:t>
      </w:r>
      <w:ins w:id="317" w:author="Nicole Soltis" w:date="2017-05-16T17:37:00Z">
        <w:r w:rsidR="008C506F">
          <w:rPr>
            <w:sz w:val="24"/>
            <w:szCs w:val="24"/>
          </w:rPr>
          <w:t xml:space="preserve">made </w:t>
        </w:r>
      </w:ins>
      <w:r w:rsidR="005339D5">
        <w:rPr>
          <w:sz w:val="24"/>
          <w:szCs w:val="24"/>
        </w:rPr>
        <w:t xml:space="preserve">variant calls </w:t>
      </w:r>
      <w:del w:id="318"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del w:id="319" w:author="Nicole Soltis" w:date="2017-05-16T17:30:00Z">
        <w:r w:rsidR="003419B2" w:rsidDel="003B7D87">
          <w:rPr>
            <w:sz w:val="24"/>
            <w:szCs w:val="24"/>
          </w:rPr>
          <w:delText xml:space="preserve"> values</w:delText>
        </w:r>
      </w:del>
      <w:ins w:id="320" w:author="Nicole Soltis" w:date="2017-05-16T17:30:00Z">
        <w:r w:rsidR="003B7D87">
          <w:rPr>
            <w:sz w:val="24"/>
            <w:szCs w:val="24"/>
          </w:rPr>
          <w:t>ness</w:t>
        </w:r>
      </w:ins>
      <w:proofErr w:type="spellEnd"/>
      <w:r w:rsidR="003419B2">
        <w:rPr>
          <w:sz w:val="24"/>
          <w:szCs w:val="24"/>
        </w:rPr>
        <w:t xml:space="preserve"> (SNP calls in at least 82/ 91 isolates)</w:t>
      </w:r>
      <w:r w:rsidR="005339D5">
        <w:rPr>
          <w:sz w:val="24"/>
          <w:szCs w:val="24"/>
        </w:rPr>
        <w:t>.</w:t>
      </w:r>
      <w:ins w:id="321" w:author="Nicole Soltis" w:date="2017-05-12T13:32:00Z">
        <w:r w:rsidR="00EE40D8">
          <w:rPr>
            <w:sz w:val="24"/>
            <w:szCs w:val="24"/>
          </w:rPr>
          <w:t xml:space="preserve"> Successful GWA studies have been completed in other </w:t>
        </w:r>
      </w:ins>
      <w:ins w:id="322" w:author="Nicole Soltis" w:date="2017-05-12T13:33:00Z">
        <w:r w:rsidR="00EE40D8">
          <w:rPr>
            <w:sz w:val="24"/>
            <w:szCs w:val="24"/>
          </w:rPr>
          <w:t xml:space="preserve">pathogens with as few as 75 individuals, and as few as 3,000 SNPs </w:t>
        </w:r>
      </w:ins>
      <w:ins w:id="323" w:author="Nicole Soltis" w:date="2017-05-12T13:37:00Z">
        <w:r w:rsidR="00EE40D8">
          <w:rPr>
            <w:sz w:val="24"/>
            <w:szCs w:val="24"/>
          </w:rPr>
          <w:t xml:space="preserve">due to the small size of many microorganism genomes </w:t>
        </w:r>
      </w:ins>
      <w:r w:rsidR="00286965">
        <w:rPr>
          <w:sz w:val="24"/>
          <w:szCs w:val="24"/>
        </w:rPr>
        <w:fldChar w:fldCharType="begin"/>
      </w:r>
      <w:r w:rsidR="0037407F">
        <w:rPr>
          <w:sz w:val="24"/>
          <w:szCs w:val="24"/>
        </w:rPr>
        <w:instrText xml:space="preserve"> ADDIN EN.CITE &lt;EndNote&gt;&lt;Cite&gt;&lt;Author&gt;Power&lt;/Author&gt;&lt;Year&gt;2017&lt;/Year&gt;&lt;RecNum&gt;479&lt;/RecNum&gt;&lt;DisplayText&gt;(Power, Parkhill et al. 2017)&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37407F">
        <w:rPr>
          <w:noProof/>
          <w:sz w:val="24"/>
          <w:szCs w:val="24"/>
        </w:rPr>
        <w:t>(Power, Parkhill et al. 2017)</w:t>
      </w:r>
      <w:r w:rsidR="00286965">
        <w:rPr>
          <w:sz w:val="24"/>
          <w:szCs w:val="24"/>
        </w:rPr>
        <w:fldChar w:fldCharType="end"/>
      </w:r>
      <w:ins w:id="324"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25" w:author="Nicole Soltis" w:date="2017-05-16T17:38:00Z">
        <w:r w:rsidRPr="000D6362" w:rsidDel="008C506F">
          <w:rPr>
            <w:sz w:val="24"/>
            <w:szCs w:val="24"/>
          </w:rPr>
          <w:delText xml:space="preserve">Botrytis </w:delText>
        </w:r>
      </w:del>
      <w:ins w:id="326" w:author="Nicole Soltis" w:date="2017-05-16T17:38:00Z">
        <w:r w:rsidR="008C506F">
          <w:rPr>
            <w:sz w:val="24"/>
            <w:szCs w:val="24"/>
          </w:rPr>
          <w:t xml:space="preserve">We maintained </w:t>
        </w:r>
        <w:r w:rsidR="008C506F">
          <w:rPr>
            <w:i/>
            <w:sz w:val="24"/>
            <w:szCs w:val="24"/>
          </w:rPr>
          <w:t xml:space="preserve">B. </w:t>
        </w:r>
        <w:proofErr w:type="gramStart"/>
        <w:r w:rsidR="008C506F">
          <w:rPr>
            <w:i/>
            <w:sz w:val="24"/>
            <w:szCs w:val="24"/>
          </w:rPr>
          <w:t xml:space="preserve">cinerea </w:t>
        </w:r>
        <w:r w:rsidR="008C506F" w:rsidRPr="000D6362">
          <w:rPr>
            <w:sz w:val="24"/>
            <w:szCs w:val="24"/>
          </w:rPr>
          <w:t xml:space="preserve"> </w:t>
        </w:r>
      </w:ins>
      <w:r w:rsidRPr="000D6362">
        <w:rPr>
          <w:sz w:val="24"/>
          <w:szCs w:val="24"/>
        </w:rPr>
        <w:t>isolates</w:t>
      </w:r>
      <w:proofErr w:type="gramEnd"/>
      <w:r w:rsidRPr="000D6362">
        <w:rPr>
          <w:sz w:val="24"/>
          <w:szCs w:val="24"/>
        </w:rPr>
        <w:t xml:space="preserve"> </w:t>
      </w:r>
      <w:del w:id="327"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28" w:author="Nicole Soltis" w:date="2017-05-16T17:38:00Z">
        <w:r w:rsidR="008C506F">
          <w:rPr>
            <w:sz w:val="24"/>
            <w:szCs w:val="24"/>
          </w:rPr>
          <w:t xml:space="preserve">we diluted </w:t>
        </w:r>
      </w:ins>
      <w:r w:rsidRPr="000D6362">
        <w:rPr>
          <w:sz w:val="24"/>
          <w:szCs w:val="24"/>
        </w:rPr>
        <w:t xml:space="preserve">spore solutions </w:t>
      </w:r>
      <w:del w:id="329" w:author="Nicole Soltis" w:date="2017-05-16T17:38:00Z">
        <w:r w:rsidRPr="000D6362" w:rsidDel="008C506F">
          <w:rPr>
            <w:sz w:val="24"/>
            <w:szCs w:val="24"/>
          </w:rPr>
          <w:delText xml:space="preserve">were diluted </w:delText>
        </w:r>
      </w:del>
      <w:r w:rsidRPr="000D6362">
        <w:rPr>
          <w:sz w:val="24"/>
          <w:szCs w:val="24"/>
        </w:rPr>
        <w:t xml:space="preserve">to 10% </w:t>
      </w:r>
      <w:ins w:id="330" w:author="Nicole Soltis" w:date="2017-05-16T17:31:00Z">
        <w:r w:rsidR="003B7D87">
          <w:rPr>
            <w:sz w:val="24"/>
            <w:szCs w:val="24"/>
          </w:rPr>
          <w:t xml:space="preserve">concentration </w:t>
        </w:r>
      </w:ins>
      <w:r w:rsidRPr="000D6362">
        <w:rPr>
          <w:sz w:val="24"/>
          <w:szCs w:val="24"/>
        </w:rPr>
        <w:t xml:space="preserve">in </w:t>
      </w:r>
      <w:ins w:id="331" w:author="Nicole Soltis" w:date="2017-05-16T17:31:00Z">
        <w:r w:rsidR="003B7D87" w:rsidRPr="000D6362">
          <w:rPr>
            <w:sz w:val="24"/>
            <w:szCs w:val="24"/>
          </w:rPr>
          <w:t xml:space="preserve">filter-sterilized </w:t>
        </w:r>
      </w:ins>
      <w:r w:rsidRPr="000D6362">
        <w:rPr>
          <w:sz w:val="24"/>
          <w:szCs w:val="24"/>
        </w:rPr>
        <w:t xml:space="preserve">50% </w:t>
      </w:r>
      <w:del w:id="332" w:author="Nicole Soltis" w:date="2017-05-16T17:31:00Z">
        <w:r w:rsidRPr="000D6362" w:rsidDel="003B7D87">
          <w:rPr>
            <w:sz w:val="24"/>
            <w:szCs w:val="24"/>
          </w:rPr>
          <w:delText xml:space="preserve">filter-sterilized </w:delText>
        </w:r>
      </w:del>
      <w:r w:rsidRPr="000D6362">
        <w:rPr>
          <w:sz w:val="24"/>
          <w:szCs w:val="24"/>
        </w:rPr>
        <w:t xml:space="preserve">grape juice, </w:t>
      </w:r>
      <w:del w:id="333" w:author="Daniel Kliebenstein" w:date="2017-05-02T16:45:00Z">
        <w:r w:rsidRPr="000D6362" w:rsidDel="009F5A9F">
          <w:rPr>
            <w:sz w:val="24"/>
            <w:szCs w:val="24"/>
          </w:rPr>
          <w:delText>then</w:delText>
        </w:r>
      </w:del>
      <w:ins w:id="334"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35" w:author="Nicole Soltis" w:date="2017-05-16T17:38:00Z">
        <w:r w:rsidRPr="000D6362" w:rsidDel="008C506F">
          <w:rPr>
            <w:sz w:val="24"/>
            <w:szCs w:val="24"/>
          </w:rPr>
          <w:delText xml:space="preserve">Isolates </w:delText>
        </w:r>
      </w:del>
      <w:ins w:id="336" w:author="Nicole Soltis" w:date="2017-05-16T17:38:00Z">
        <w:r w:rsidR="008C506F">
          <w:rPr>
            <w:sz w:val="24"/>
            <w:szCs w:val="24"/>
          </w:rPr>
          <w:t>We grew i</w:t>
        </w:r>
        <w:r w:rsidR="008C506F" w:rsidRPr="000D6362">
          <w:rPr>
            <w:sz w:val="24"/>
            <w:szCs w:val="24"/>
          </w:rPr>
          <w:t xml:space="preserve">solates </w:t>
        </w:r>
      </w:ins>
      <w:del w:id="337"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38" w:author="Nicole Soltis" w:date="2017-05-16T17:43:00Z">
        <w:r w:rsidRPr="00D702E6" w:rsidDel="00D702E6">
          <w:rPr>
            <w:i/>
            <w:sz w:val="24"/>
            <w:szCs w:val="24"/>
            <w:rPrChange w:id="339" w:author="Nicole Soltis" w:date="2017-05-16T17:43:00Z">
              <w:rPr>
                <w:sz w:val="24"/>
                <w:szCs w:val="24"/>
              </w:rPr>
            </w:rPrChange>
          </w:rPr>
          <w:delText xml:space="preserve">Botrytis </w:delText>
        </w:r>
      </w:del>
      <w:ins w:id="340" w:author="Nicole Soltis" w:date="2017-05-16T17:43:00Z">
        <w:r w:rsidR="00D702E6" w:rsidRPr="00D702E6">
          <w:rPr>
            <w:i/>
            <w:sz w:val="24"/>
            <w:szCs w:val="24"/>
            <w:rPrChange w:id="341"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experiments. </w:t>
      </w:r>
      <w:ins w:id="342" w:author="Nicole Soltis" w:date="2017-05-16T17:34:00Z">
        <w:r w:rsidR="003B7D87">
          <w:rPr>
            <w:sz w:val="24"/>
            <w:szCs w:val="24"/>
          </w:rPr>
          <w:t>We placed l</w:t>
        </w:r>
      </w:ins>
      <w:del w:id="343" w:author="Nicole Soltis" w:date="2017-05-16T17:34:00Z">
        <w:r w:rsidRPr="000D6362" w:rsidDel="003B7D87">
          <w:rPr>
            <w:sz w:val="24"/>
            <w:szCs w:val="24"/>
          </w:rPr>
          <w:delText>L</w:delText>
        </w:r>
      </w:del>
      <w:r w:rsidRPr="000D6362">
        <w:rPr>
          <w:sz w:val="24"/>
          <w:szCs w:val="24"/>
        </w:rPr>
        <w:t xml:space="preserve">eaflets </w:t>
      </w:r>
      <w:del w:id="344" w:author="Nicole Soltis" w:date="2017-05-16T17:34:00Z">
        <w:r w:rsidRPr="000D6362" w:rsidDel="003B7D87">
          <w:rPr>
            <w:sz w:val="24"/>
            <w:szCs w:val="24"/>
          </w:rPr>
          <w:delText xml:space="preserve">were placed </w:delText>
        </w:r>
      </w:del>
      <w:r w:rsidRPr="000D6362">
        <w:rPr>
          <w:sz w:val="24"/>
          <w:szCs w:val="24"/>
        </w:rPr>
        <w:t xml:space="preserve">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ins w:id="345" w:author="Nicole Soltis" w:date="2017-05-16T17:32:00Z">
        <w:r w:rsidR="003B7D87">
          <w:rPr>
            <w:sz w:val="24"/>
            <w:szCs w:val="24"/>
          </w:rPr>
          <w:t xml:space="preserve">we placed </w:t>
        </w:r>
      </w:ins>
      <w:r w:rsidRPr="000D6362">
        <w:rPr>
          <w:sz w:val="24"/>
          <w:szCs w:val="24"/>
        </w:rPr>
        <w:t xml:space="preserve">leaflets from each of 10 </w:t>
      </w:r>
      <w:ins w:id="346" w:author="Nicole Soltis" w:date="2017-05-16T17:32:00Z">
        <w:r w:rsidR="003B7D87">
          <w:rPr>
            <w:sz w:val="24"/>
            <w:szCs w:val="24"/>
          </w:rPr>
          <w:t xml:space="preserve">individual </w:t>
        </w:r>
      </w:ins>
      <w:r w:rsidRPr="000D6362">
        <w:rPr>
          <w:sz w:val="24"/>
          <w:szCs w:val="24"/>
        </w:rPr>
        <w:t xml:space="preserve">plants </w:t>
      </w:r>
      <w:del w:id="347" w:author="Nicole Soltis" w:date="2017-05-16T17:32:00Z">
        <w:r w:rsidRPr="000D6362" w:rsidDel="003B7D87">
          <w:rPr>
            <w:sz w:val="24"/>
            <w:szCs w:val="24"/>
          </w:rPr>
          <w:lastRenderedPageBreak/>
          <w:delText xml:space="preserve">were placed </w:delText>
        </w:r>
      </w:del>
      <w:r w:rsidRPr="000D6362">
        <w:rPr>
          <w:sz w:val="24"/>
          <w:szCs w:val="24"/>
        </w:rPr>
        <w:t xml:space="preserve">onto agar in blocks. </w:t>
      </w:r>
      <w:del w:id="348" w:author="Nicole Soltis" w:date="2017-05-16T17:39:00Z">
        <w:r w:rsidRPr="000D6362" w:rsidDel="008C506F">
          <w:rPr>
            <w:sz w:val="24"/>
            <w:szCs w:val="24"/>
          </w:rPr>
          <w:delText xml:space="preserve">Leaves </w:delText>
        </w:r>
      </w:del>
      <w:ins w:id="349" w:author="Nicole Soltis" w:date="2017-05-16T17:39:00Z">
        <w:r w:rsidR="008C506F">
          <w:rPr>
            <w:sz w:val="24"/>
            <w:szCs w:val="24"/>
          </w:rPr>
          <w:t xml:space="preserve">We selected </w:t>
        </w:r>
        <w:r w:rsidR="008C506F" w:rsidRPr="000D6362">
          <w:rPr>
            <w:sz w:val="24"/>
            <w:szCs w:val="24"/>
          </w:rPr>
          <w:t xml:space="preserve">eaves </w:t>
        </w:r>
      </w:ins>
      <w:del w:id="350"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tab/>
      </w:r>
      <w:del w:id="351" w:author="Nicole Soltis" w:date="2017-05-16T17:39:00Z">
        <w:r w:rsidRPr="000D6362" w:rsidDel="008C506F">
          <w:rPr>
            <w:sz w:val="24"/>
            <w:szCs w:val="24"/>
          </w:rPr>
          <w:delText>Spores were</w:delText>
        </w:r>
      </w:del>
      <w:ins w:id="352" w:author="Nicole Soltis" w:date="2017-05-16T17:39:00Z">
        <w:r w:rsidR="008C506F">
          <w:rPr>
            <w:sz w:val="24"/>
            <w:szCs w:val="24"/>
          </w:rPr>
          <w:t>We</w:t>
        </w:r>
      </w:ins>
      <w:r w:rsidRPr="000D6362">
        <w:rPr>
          <w:sz w:val="24"/>
          <w:szCs w:val="24"/>
        </w:rPr>
        <w:t xml:space="preserve"> collected</w:t>
      </w:r>
      <w:ins w:id="353" w:author="Nicole Soltis" w:date="2017-05-16T17:39:00Z">
        <w:r w:rsidR="008C506F">
          <w:rPr>
            <w:sz w:val="24"/>
            <w:szCs w:val="24"/>
          </w:rPr>
          <w:t xml:space="preserve"> spores</w:t>
        </w:r>
      </w:ins>
      <w:r w:rsidRPr="000D6362">
        <w:rPr>
          <w:sz w:val="24"/>
          <w:szCs w:val="24"/>
        </w:rPr>
        <w:t xml:space="preserve"> from mature (1-2 week old) </w:t>
      </w:r>
      <w:del w:id="354" w:author="Nicole Soltis" w:date="2017-05-16T17:39:00Z">
        <w:r w:rsidRPr="008C506F" w:rsidDel="008C506F">
          <w:rPr>
            <w:i/>
            <w:sz w:val="24"/>
            <w:szCs w:val="24"/>
            <w:rPrChange w:id="355" w:author="Nicole Soltis" w:date="2017-05-16T17:39:00Z">
              <w:rPr>
                <w:sz w:val="24"/>
                <w:szCs w:val="24"/>
              </w:rPr>
            </w:rPrChange>
          </w:rPr>
          <w:delText xml:space="preserve">Botrytis </w:delText>
        </w:r>
      </w:del>
      <w:ins w:id="356" w:author="Nicole Soltis" w:date="2017-05-16T17:39:00Z">
        <w:r w:rsidR="008C506F" w:rsidRPr="008C506F">
          <w:rPr>
            <w:i/>
            <w:sz w:val="24"/>
            <w:szCs w:val="24"/>
            <w:rPrChange w:id="357"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58" w:author="Nicole Soltis" w:date="2017-05-16T17:33:00Z">
        <w:r w:rsidR="003B7D87">
          <w:rPr>
            <w:sz w:val="24"/>
            <w:szCs w:val="24"/>
          </w:rPr>
          <w:t>µ</w:t>
        </w:r>
      </w:ins>
      <w:del w:id="359" w:author="Nicole Soltis" w:date="2017-05-16T17:33:00Z">
        <w:r w:rsidRPr="000D6362" w:rsidDel="003B7D87">
          <w:rPr>
            <w:sz w:val="24"/>
            <w:szCs w:val="24"/>
          </w:rPr>
          <w:delText>u</w:delText>
        </w:r>
      </w:del>
      <w:r w:rsidRPr="000D6362">
        <w:rPr>
          <w:sz w:val="24"/>
          <w:szCs w:val="24"/>
        </w:rPr>
        <w:t xml:space="preserve">L in </w:t>
      </w:r>
      <w:ins w:id="360" w:author="Nicole Soltis" w:date="2017-05-16T17:33:00Z">
        <w:r w:rsidR="003B7D87" w:rsidRPr="000D6362">
          <w:rPr>
            <w:sz w:val="24"/>
            <w:szCs w:val="24"/>
          </w:rPr>
          <w:t xml:space="preserve">filter-sterilized </w:t>
        </w:r>
      </w:ins>
      <w:r w:rsidRPr="000D6362">
        <w:rPr>
          <w:sz w:val="24"/>
          <w:szCs w:val="24"/>
        </w:rPr>
        <w:t xml:space="preserve">50% </w:t>
      </w:r>
      <w:del w:id="361" w:author="Nicole Soltis" w:date="2017-05-16T17:33:00Z">
        <w:r w:rsidRPr="000D6362" w:rsidDel="003B7D87">
          <w:rPr>
            <w:sz w:val="24"/>
            <w:szCs w:val="24"/>
          </w:rPr>
          <w:delText xml:space="preserve">filter-sterilized </w:delText>
        </w:r>
      </w:del>
      <w:r w:rsidRPr="000D6362">
        <w:rPr>
          <w:sz w:val="24"/>
          <w:szCs w:val="24"/>
        </w:rPr>
        <w:t xml:space="preserve">grape juice. </w:t>
      </w:r>
      <w:ins w:id="362" w:author="Nicole Soltis" w:date="2017-05-16T17:39:00Z">
        <w:r w:rsidR="008C506F">
          <w:rPr>
            <w:sz w:val="24"/>
            <w:szCs w:val="24"/>
          </w:rPr>
          <w:t xml:space="preserve">We inoculated </w:t>
        </w:r>
      </w:ins>
      <w:r w:rsidRPr="000D6362">
        <w:rPr>
          <w:sz w:val="24"/>
          <w:szCs w:val="24"/>
        </w:rPr>
        <w:t>4</w:t>
      </w:r>
      <w:ins w:id="363" w:author="Nicole Soltis" w:date="2017-05-16T17:33:00Z">
        <w:r w:rsidR="003B7D87">
          <w:rPr>
            <w:sz w:val="24"/>
            <w:szCs w:val="24"/>
          </w:rPr>
          <w:t>µ</w:t>
        </w:r>
      </w:ins>
      <w:del w:id="364" w:author="Nicole Soltis" w:date="2017-05-16T17:33:00Z">
        <w:r w:rsidRPr="000D6362" w:rsidDel="003B7D87">
          <w:rPr>
            <w:sz w:val="24"/>
            <w:szCs w:val="24"/>
          </w:rPr>
          <w:delText>u</w:delText>
        </w:r>
      </w:del>
      <w:r w:rsidRPr="000D6362">
        <w:rPr>
          <w:sz w:val="24"/>
          <w:szCs w:val="24"/>
        </w:rPr>
        <w:t xml:space="preserve">l droplets of spore suspensions </w:t>
      </w:r>
      <w:del w:id="365"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66" w:author="Nicole Soltis" w:date="2017-05-16T17:39:00Z">
        <w:r w:rsidRPr="000D6362" w:rsidDel="008C506F">
          <w:rPr>
            <w:sz w:val="24"/>
            <w:szCs w:val="24"/>
          </w:rPr>
          <w:delText xml:space="preserve">Control </w:delText>
        </w:r>
      </w:del>
      <w:ins w:id="367"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68" w:author="Nicole Soltis" w:date="2017-05-16T17:39:00Z">
        <w:r w:rsidRPr="000D6362" w:rsidDel="008C506F">
          <w:rPr>
            <w:sz w:val="24"/>
            <w:szCs w:val="24"/>
          </w:rPr>
          <w:delText xml:space="preserve">were mock-inoculated </w:delText>
        </w:r>
      </w:del>
      <w:r w:rsidRPr="000D6362">
        <w:rPr>
          <w:sz w:val="24"/>
          <w:szCs w:val="24"/>
        </w:rPr>
        <w:t>with 4</w:t>
      </w:r>
      <w:ins w:id="369" w:author="Nicole Soltis" w:date="2017-05-16T17:33:00Z">
        <w:r w:rsidR="003B7D87">
          <w:rPr>
            <w:sz w:val="24"/>
            <w:szCs w:val="24"/>
          </w:rPr>
          <w:t>µ</w:t>
        </w:r>
      </w:ins>
      <w:del w:id="370"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1" w:author="Nicole Soltis" w:date="2017-05-16T17:40:00Z">
        <w:r w:rsidR="00CF034A" w:rsidDel="008C506F">
          <w:rPr>
            <w:sz w:val="24"/>
            <w:szCs w:val="24"/>
          </w:rPr>
          <w:delText xml:space="preserve">Lesion </w:delText>
        </w:r>
      </w:del>
      <w:ins w:id="372" w:author="Nicole Soltis" w:date="2017-05-16T17:40:00Z">
        <w:r w:rsidR="008C506F">
          <w:rPr>
            <w:sz w:val="24"/>
            <w:szCs w:val="24"/>
          </w:rPr>
          <w:t xml:space="preserve">We measured lesion </w:t>
        </w:r>
      </w:ins>
      <w:r w:rsidR="00CF034A">
        <w:rPr>
          <w:sz w:val="24"/>
          <w:szCs w:val="24"/>
        </w:rPr>
        <w:t xml:space="preserve">development </w:t>
      </w:r>
      <w:del w:id="373"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22FA69D1"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w:t>
      </w:r>
      <w:r w:rsidR="00B1388E">
        <w:rPr>
          <w:sz w:val="24"/>
          <w:szCs w:val="24"/>
        </w:rPr>
        <w:lastRenderedPageBreak/>
        <w:t xml:space="preserve">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4" w:author="Nicole Soltis" w:date="2017-05-16T17:41:00Z">
        <w:r w:rsidR="008C506F">
          <w:rPr>
            <w:sz w:val="24"/>
            <w:szCs w:val="24"/>
          </w:rPr>
          <w:t xml:space="preserve"> and &gt;10% </w:t>
        </w:r>
        <w:proofErr w:type="spellStart"/>
        <w:r w:rsidR="008C506F">
          <w:rPr>
            <w:sz w:val="24"/>
            <w:szCs w:val="24"/>
          </w:rPr>
          <w:t>missingness</w:t>
        </w:r>
      </w:ins>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del w:id="375" w:author="Nicole Soltis" w:date="2017-06-15T13:37:00Z">
        <w:r w:rsidR="00BF6B48" w:rsidDel="004007E9">
          <w:rPr>
            <w:rFonts w:cs="Arial"/>
            <w:color w:val="222222"/>
            <w:sz w:val="24"/>
            <w:szCs w:val="24"/>
            <w:shd w:val="clear" w:color="auto" w:fill="FFFFFF"/>
          </w:rPr>
          <w:delText xml:space="preserve"> </w:delText>
        </w:r>
      </w:del>
      <w:ins w:id="376" w:author="Nicole Soltis" w:date="2017-06-15T13:37:00Z">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4007E9">
          <w:rPr>
            <w:rFonts w:cs="Arial"/>
            <w:i/>
            <w:color w:val="222222"/>
            <w:sz w:val="24"/>
            <w:szCs w:val="24"/>
            <w:shd w:val="clear" w:color="auto" w:fill="FFFFFF"/>
            <w:rPrChange w:id="377" w:author="Nicole Soltis" w:date="2017-06-15T13:38:00Z">
              <w:rPr>
                <w:rFonts w:cs="Arial"/>
                <w:color w:val="222222"/>
                <w:sz w:val="24"/>
                <w:szCs w:val="24"/>
                <w:shd w:val="clear" w:color="auto" w:fill="FFFFFF"/>
              </w:rPr>
            </w:rPrChange>
          </w:rPr>
          <w:t>B. cinerea</w:t>
        </w:r>
        <w:r w:rsidR="004007E9" w:rsidRPr="004007E9">
          <w:rPr>
            <w:rFonts w:cs="Arial"/>
            <w:color w:val="222222"/>
            <w:sz w:val="24"/>
            <w:szCs w:val="24"/>
            <w:shd w:val="clear" w:color="auto" w:fill="FFFFFF"/>
          </w:rPr>
          <w:t xml:space="preserve">; </w:t>
        </w:r>
        <w:proofErr w:type="spellStart"/>
        <w:r w:rsidR="004007E9" w:rsidRPr="004007E9">
          <w:rPr>
            <w:rFonts w:cs="Arial"/>
            <w:color w:val="222222"/>
            <w:sz w:val="24"/>
            <w:szCs w:val="24"/>
            <w:shd w:val="clear" w:color="auto" w:fill="FFFFFF"/>
          </w:rPr>
          <w:t>Staats</w:t>
        </w:r>
        <w:proofErr w:type="spellEnd"/>
        <w:r w:rsidR="004007E9" w:rsidRPr="004007E9">
          <w:rPr>
            <w:rFonts w:cs="Arial"/>
            <w:color w:val="222222"/>
            <w:sz w:val="24"/>
            <w:szCs w:val="24"/>
            <w:shd w:val="clear" w:color="auto" w:fill="FFFFFF"/>
          </w:rPr>
          <w:t xml:space="preserve"> and van </w:t>
        </w:r>
        <w:proofErr w:type="spellStart"/>
        <w:r w:rsidR="004007E9" w:rsidRPr="004007E9">
          <w:rPr>
            <w:rFonts w:cs="Arial"/>
            <w:color w:val="222222"/>
            <w:sz w:val="24"/>
            <w:szCs w:val="24"/>
            <w:shd w:val="clear" w:color="auto" w:fill="FFFFFF"/>
          </w:rPr>
          <w:t>Kan</w:t>
        </w:r>
        <w:proofErr w:type="spellEnd"/>
        <w:r w:rsidR="004007E9" w:rsidRPr="004007E9">
          <w:rPr>
            <w:rFonts w:cs="Arial"/>
            <w:color w:val="222222"/>
            <w:sz w:val="24"/>
            <w:szCs w:val="24"/>
            <w:shd w:val="clear" w:color="auto" w:fill="FFFFFF"/>
          </w:rPr>
          <w:t xml:space="preserve">, 2012).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ins>
      <w:ins w:id="378" w:author="Nicole Soltis" w:date="2017-06-15T13:39:00Z">
        <w:r w:rsidR="004007E9">
          <w:rPr>
            <w:rFonts w:cs="Arial"/>
            <w:color w:val="222222"/>
            <w:sz w:val="24"/>
            <w:szCs w:val="24"/>
            <w:shd w:val="clear" w:color="auto" w:fill="FFFFFF"/>
          </w:rPr>
          <w:t>{</w:t>
        </w:r>
      </w:ins>
      <w:bookmarkStart w:id="379" w:name="_GoBack"/>
      <w:bookmarkEnd w:id="379"/>
      <w:ins w:id="380" w:author="Nicole Soltis" w:date="2017-06-15T13:37:00Z">
        <w:r w:rsidR="004007E9" w:rsidRPr="004007E9">
          <w:rPr>
            <w:rFonts w:cs="Arial"/>
            <w:color w:val="222222"/>
            <w:sz w:val="24"/>
            <w:szCs w:val="24"/>
            <w:shd w:val="clear" w:color="auto" w:fill="FFFFFF"/>
          </w:rPr>
          <w:t>Kurtz 2004</w:t>
        </w:r>
      </w:ins>
      <w:ins w:id="381" w:author="Nicole Soltis" w:date="2017-06-15T13:39:00Z">
        <w:r w:rsidR="004007E9">
          <w:rPr>
            <w:rFonts w:cs="Arial"/>
            <w:color w:val="222222"/>
            <w:sz w:val="24"/>
            <w:szCs w:val="24"/>
            <w:shd w:val="clear" w:color="auto" w:fill="FFFFFF"/>
          </w:rPr>
          <w:t>}</w:t>
        </w:r>
      </w:ins>
      <w:ins w:id="382" w:author="Nicole Soltis" w:date="2017-06-15T13:37:00Z">
        <w:r w:rsidR="004007E9" w:rsidRPr="004007E9">
          <w:rPr>
            <w:rFonts w:cs="Arial"/>
            <w:color w:val="222222"/>
            <w:sz w:val="24"/>
            <w:szCs w:val="24"/>
            <w:shd w:val="clear" w:color="auto" w:fill="FFFFFF"/>
          </w:rPr>
          <w:t xml:space="preserve">. </w:t>
        </w:r>
      </w:ins>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lastRenderedPageBreak/>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2208506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383" w:author="Daniel Kliebenstein" w:date="2017-05-02T16:46:00Z">
        <w:r w:rsidR="00F126CA" w:rsidDel="009F5A9F">
          <w:rPr>
            <w:sz w:val="24"/>
            <w:szCs w:val="24"/>
          </w:rPr>
          <w:delText>the impact of</w:delText>
        </w:r>
      </w:del>
      <w:ins w:id="384"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85" w:author="Daniel Kliebenstein" w:date="2017-05-02T16:46:00Z">
        <w:r w:rsidR="00F126CA" w:rsidDel="009F5A9F">
          <w:rPr>
            <w:sz w:val="24"/>
            <w:szCs w:val="24"/>
          </w:rPr>
          <w:delText xml:space="preserve">on </w:delText>
        </w:r>
      </w:del>
      <w:ins w:id="386" w:author="Daniel Kliebenstein" w:date="2017-05-02T16:46:00Z">
        <w:r w:rsidR="009F5A9F">
          <w:rPr>
            <w:sz w:val="24"/>
            <w:szCs w:val="24"/>
          </w:rPr>
          <w:t xml:space="preserve">affects </w:t>
        </w:r>
      </w:ins>
      <w:r w:rsidR="00F126CA">
        <w:rPr>
          <w:sz w:val="24"/>
          <w:szCs w:val="24"/>
        </w:rPr>
        <w:t xml:space="preserve">quantitative resistance, we infected </w:t>
      </w:r>
      <w:del w:id="387"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88" w:author="Nicole Soltis" w:date="2017-05-09T11:22:00Z">
        <w:r w:rsidR="00201913" w:rsidDel="00530DA9">
          <w:rPr>
            <w:sz w:val="24"/>
            <w:szCs w:val="24"/>
          </w:rPr>
          <w:delText xml:space="preserve">susceptibility </w:delText>
        </w:r>
      </w:del>
      <w:ins w:id="389"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90"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91" w:author="Daniel Kliebenstein" w:date="2017-05-02T16:47:00Z">
        <w:del w:id="392"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393"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394"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395" w:author="Daniel Kliebenstein" w:date="2017-05-02T16:47:00Z">
        <w:r w:rsidR="00B1388E" w:rsidDel="009F5A9F">
          <w:rPr>
            <w:sz w:val="24"/>
            <w:szCs w:val="24"/>
          </w:rPr>
          <w:delText>isolated</w:delText>
        </w:r>
        <w:r w:rsidR="00B56BCA" w:rsidDel="009F5A9F">
          <w:rPr>
            <w:sz w:val="24"/>
            <w:szCs w:val="24"/>
          </w:rPr>
          <w:delText xml:space="preserve"> </w:delText>
        </w:r>
      </w:del>
      <w:ins w:id="396" w:author="Daniel Kliebenstein" w:date="2017-05-02T16:47:00Z">
        <w:r w:rsidR="009F5A9F">
          <w:rPr>
            <w:sz w:val="24"/>
            <w:szCs w:val="24"/>
          </w:rPr>
          <w:t xml:space="preserve">used a previously collected </w:t>
        </w:r>
        <w:del w:id="397" w:author="Nicole Soltis" w:date="2017-05-16T18:21:00Z">
          <w:r w:rsidR="009F5A9F" w:rsidDel="00F75570">
            <w:rPr>
              <w:sz w:val="24"/>
              <w:szCs w:val="24"/>
            </w:rPr>
            <w:delText>collection</w:delText>
          </w:r>
        </w:del>
      </w:ins>
      <w:ins w:id="398" w:author="Nicole Soltis" w:date="2017-05-16T18:21:00Z">
        <w:r w:rsidR="00F75570">
          <w:rPr>
            <w:sz w:val="24"/>
            <w:szCs w:val="24"/>
          </w:rPr>
          <w:t>sample</w:t>
        </w:r>
      </w:ins>
      <w:ins w:id="399"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400" w:author="Daniel Kliebenstein" w:date="2017-05-02T16:47:00Z">
        <w:r w:rsidR="00B56BCA" w:rsidDel="009F5A9F">
          <w:rPr>
            <w:sz w:val="24"/>
            <w:szCs w:val="24"/>
          </w:rPr>
          <w:delText xml:space="preserve">genotypes </w:delText>
        </w:r>
      </w:del>
      <w:ins w:id="401" w:author="Daniel Kliebenstein" w:date="2017-05-02T16:47:00Z">
        <w:r w:rsidR="009F5A9F">
          <w:rPr>
            <w:sz w:val="24"/>
            <w:szCs w:val="24"/>
          </w:rPr>
          <w:t xml:space="preserve">isolates obtained </w:t>
        </w:r>
      </w:ins>
      <w:r w:rsidR="00B56BCA">
        <w:rPr>
          <w:sz w:val="24"/>
          <w:szCs w:val="24"/>
        </w:rPr>
        <w:t xml:space="preserve">from various eudicot plant hosts, including tomato stem tissue (2 isolates; T3, KT) and tomato fruit (3 </w:t>
      </w:r>
      <w:r w:rsidR="00B56BCA">
        <w:rPr>
          <w:sz w:val="24"/>
          <w:szCs w:val="24"/>
        </w:rPr>
        <w:lastRenderedPageBreak/>
        <w:t xml:space="preserve">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 </w:instrText>
      </w:r>
      <w:r w:rsidR="0037407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Ferrari, Plotnikova et al. 2003, Denby, Kumar et al. 2004, Kliebenstein, Rowe et al. 2005, Ferrari, Galletti et al. 2007, Rowe and Kliebenstein 2008)</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402" w:author="Daniel Kliebenstein" w:date="2017-05-02T16:49:00Z">
        <w:r w:rsidDel="00127063">
          <w:rPr>
            <w:sz w:val="24"/>
            <w:szCs w:val="24"/>
          </w:rPr>
          <w:delText>We wanted to know</w:delText>
        </w:r>
      </w:del>
      <w:ins w:id="403"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404" w:author="Daniel Kliebenstein" w:date="2017-05-02T16:49:00Z">
        <w:r w:rsidR="000D4BA2" w:rsidDel="00127063">
          <w:rPr>
            <w:sz w:val="24"/>
            <w:szCs w:val="24"/>
          </w:rPr>
          <w:delText xml:space="preserve">variation </w:delText>
        </w:r>
      </w:del>
      <w:ins w:id="405"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406" w:author="Nicole Soltis" w:date="2017-05-09T11:22:00Z">
        <w:r w:rsidR="000D4BA2" w:rsidDel="00530DA9">
          <w:rPr>
            <w:sz w:val="24"/>
            <w:szCs w:val="24"/>
          </w:rPr>
          <w:delText xml:space="preserve">susceptibility </w:delText>
        </w:r>
      </w:del>
      <w:ins w:id="407" w:author="Nicole Soltis" w:date="2017-05-09T11:22:00Z">
        <w:r w:rsidR="00530DA9">
          <w:rPr>
            <w:sz w:val="24"/>
            <w:szCs w:val="24"/>
          </w:rPr>
          <w:t xml:space="preserve">resistance </w:t>
        </w:r>
      </w:ins>
      <w:r w:rsidR="000D4BA2">
        <w:rPr>
          <w:sz w:val="24"/>
          <w:szCs w:val="24"/>
        </w:rPr>
        <w:t>phenotype</w:t>
      </w:r>
      <w:ins w:id="408" w:author="Daniel Kliebenstein" w:date="2017-05-02T16:49:00Z">
        <w:r w:rsidR="00127063">
          <w:rPr>
            <w:sz w:val="24"/>
            <w:szCs w:val="24"/>
          </w:rPr>
          <w:t>, we used a linear model</w:t>
        </w:r>
      </w:ins>
      <w:r w:rsidR="000D4BA2">
        <w:rPr>
          <w:sz w:val="24"/>
          <w:szCs w:val="24"/>
        </w:rPr>
        <w:t xml:space="preserve">. </w:t>
      </w:r>
      <w:del w:id="409" w:author="Daniel Kliebenstein" w:date="2017-05-02T16:49:00Z">
        <w:r w:rsidR="000D4BA2" w:rsidDel="00127063">
          <w:rPr>
            <w:sz w:val="24"/>
            <w:szCs w:val="24"/>
          </w:rPr>
          <w:delText xml:space="preserve">Using a linear model, we asked how </w:delText>
        </w:r>
      </w:del>
      <w:ins w:id="410"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11"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12" w:author="Nicole Soltis" w:date="2017-05-16T18:39:00Z">
        <w:r w:rsidR="00D71B30" w:rsidDel="004A1B55">
          <w:rPr>
            <w:sz w:val="24"/>
            <w:szCs w:val="24"/>
          </w:rPr>
          <w:delText xml:space="preserve">explains </w:delText>
        </w:r>
      </w:del>
      <w:ins w:id="413" w:author="Nicole Soltis" w:date="2017-05-16T18:39:00Z">
        <w:r w:rsidR="004A1B55">
          <w:rPr>
            <w:sz w:val="24"/>
            <w:szCs w:val="24"/>
          </w:rPr>
          <w:t xml:space="preserve">explained </w:t>
        </w:r>
      </w:ins>
      <w:r w:rsidR="00D71B30">
        <w:rPr>
          <w:sz w:val="24"/>
          <w:szCs w:val="24"/>
        </w:rPr>
        <w:t xml:space="preserve">60% of the variance for lesion size, and </w:t>
      </w:r>
      <w:del w:id="414" w:author="Nicole Soltis" w:date="2017-05-16T18:39:00Z">
        <w:r w:rsidR="00706E82" w:rsidDel="004A1B55">
          <w:rPr>
            <w:sz w:val="24"/>
            <w:szCs w:val="24"/>
          </w:rPr>
          <w:delText xml:space="preserve">shows </w:delText>
        </w:r>
      </w:del>
      <w:ins w:id="415"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16" w:author="Nicole Soltis" w:date="2017-05-16T18:38:00Z">
        <w:r w:rsidR="00CA4ECA" w:rsidDel="004A1B55">
          <w:rPr>
            <w:sz w:val="24"/>
            <w:szCs w:val="24"/>
          </w:rPr>
          <w:delText xml:space="preserve">have </w:delText>
        </w:r>
      </w:del>
      <w:ins w:id="417" w:author="Nicole Soltis" w:date="2017-05-16T18:38:00Z">
        <w:r w:rsidR="004A1B55">
          <w:rPr>
            <w:sz w:val="24"/>
            <w:szCs w:val="24"/>
          </w:rPr>
          <w:t>ha</w:t>
        </w:r>
      </w:ins>
      <w:ins w:id="418" w:author="Nicole Soltis" w:date="2017-05-16T18:39:00Z">
        <w:r w:rsidR="004A1B55">
          <w:rPr>
            <w:sz w:val="24"/>
            <w:szCs w:val="24"/>
          </w:rPr>
          <w:t>d</w:t>
        </w:r>
      </w:ins>
      <w:ins w:id="419"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20" w:author="Daniel Kliebenstein" w:date="2017-05-02T16:50:00Z">
        <w:r w:rsidR="00127063">
          <w:rPr>
            <w:sz w:val="24"/>
            <w:szCs w:val="24"/>
          </w:rPr>
          <w:t xml:space="preserve"> pathogen</w:t>
        </w:r>
      </w:ins>
      <w:r w:rsidR="001C0D4A">
        <w:rPr>
          <w:sz w:val="24"/>
          <w:szCs w:val="24"/>
        </w:rPr>
        <w:t xml:space="preserve"> isolate</w:t>
      </w:r>
      <w:ins w:id="421" w:author="Daniel Kliebenstein" w:date="2017-05-02T16:50:00Z">
        <w:r w:rsidR="00127063">
          <w:rPr>
            <w:sz w:val="24"/>
            <w:szCs w:val="24"/>
          </w:rPr>
          <w:t xml:space="preserve"> diversity</w:t>
        </w:r>
      </w:ins>
      <w:r w:rsidR="001C0D4A">
        <w:rPr>
          <w:sz w:val="24"/>
          <w:szCs w:val="24"/>
        </w:rPr>
        <w:t xml:space="preserve"> </w:t>
      </w:r>
      <w:del w:id="422" w:author="Nicole Soltis" w:date="2017-05-16T18:39:00Z">
        <w:r w:rsidR="001C0D4A" w:rsidDel="004A1B55">
          <w:rPr>
            <w:sz w:val="24"/>
            <w:szCs w:val="24"/>
          </w:rPr>
          <w:delText xml:space="preserve">explains </w:delText>
        </w:r>
      </w:del>
      <w:ins w:id="423"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w:t>
      </w:r>
      <w:r w:rsidR="00F86FAA">
        <w:rPr>
          <w:sz w:val="24"/>
          <w:szCs w:val="24"/>
        </w:rPr>
        <w:lastRenderedPageBreak/>
        <w:t>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24"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25" w:author="Daniel Kliebenstein" w:date="2017-05-02T16:51:00Z">
        <w:r w:rsidR="00127063">
          <w:rPr>
            <w:sz w:val="24"/>
            <w:szCs w:val="24"/>
          </w:rPr>
          <w:t xml:space="preserve"> </w:t>
        </w:r>
        <w:del w:id="426" w:author="Nicole Soltis" w:date="2017-05-16T18:23:00Z">
          <w:r w:rsidR="00127063" w:rsidDel="00F75570">
            <w:rPr>
              <w:sz w:val="24"/>
              <w:szCs w:val="24"/>
            </w:rPr>
            <w:delText>slight</w:delText>
          </w:r>
        </w:del>
      </w:ins>
      <w:del w:id="427" w:author="Nicole Soltis" w:date="2017-05-16T18:23:00Z">
        <w:r w:rsidR="00B738AF" w:rsidDel="00F75570">
          <w:rPr>
            <w:sz w:val="24"/>
            <w:szCs w:val="24"/>
          </w:rPr>
          <w:delText xml:space="preserve"> </w:delText>
        </w:r>
      </w:del>
      <w:ins w:id="428" w:author="Nicole Soltis" w:date="2017-05-16T18:23:00Z">
        <w:r w:rsidR="00F75570">
          <w:rPr>
            <w:sz w:val="24"/>
            <w:szCs w:val="24"/>
          </w:rPr>
          <w:t xml:space="preserve">small but </w:t>
        </w:r>
      </w:ins>
      <w:r w:rsidR="00C97B8A">
        <w:rPr>
          <w:sz w:val="24"/>
          <w:szCs w:val="24"/>
        </w:rPr>
        <w:t xml:space="preserve">significant effects of </w:t>
      </w:r>
      <w:del w:id="429"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30" w:author="Daniel Kliebenstein" w:date="2017-05-02T16:51:00Z">
        <w:r w:rsidR="00C97B8A" w:rsidDel="00127063">
          <w:rPr>
            <w:sz w:val="24"/>
            <w:szCs w:val="24"/>
          </w:rPr>
          <w:delText>species</w:delText>
        </w:r>
        <w:r w:rsidR="00FD28D9" w:rsidDel="00127063">
          <w:rPr>
            <w:sz w:val="24"/>
            <w:szCs w:val="24"/>
          </w:rPr>
          <w:delText xml:space="preserve"> </w:delText>
        </w:r>
      </w:del>
      <w:ins w:id="431"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32" w:author="Daniel Kliebenstein" w:date="2017-05-02T16:51:00Z">
        <w:r w:rsidR="00127063">
          <w:rPr>
            <w:sz w:val="24"/>
            <w:szCs w:val="24"/>
          </w:rPr>
          <w:t xml:space="preserve">pathogen </w:t>
        </w:r>
      </w:ins>
      <w:r w:rsidR="00EA1576">
        <w:rPr>
          <w:sz w:val="24"/>
          <w:szCs w:val="24"/>
        </w:rPr>
        <w:t>isolate and plant genotype</w:t>
      </w:r>
      <w:ins w:id="433" w:author="Nicole Soltis" w:date="2017-05-16T18:24:00Z">
        <w:r w:rsidR="00F75570">
          <w:rPr>
            <w:sz w:val="24"/>
            <w:szCs w:val="24"/>
          </w:rPr>
          <w:t>,</w:t>
        </w:r>
      </w:ins>
      <w:del w:id="434"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35" w:author="Nicole Soltis" w:date="2017-05-16T18:24:00Z">
        <w:r w:rsidR="006046FA" w:rsidDel="00F75570">
          <w:rPr>
            <w:sz w:val="24"/>
            <w:szCs w:val="24"/>
          </w:rPr>
          <w:delText>caused by</w:delText>
        </w:r>
        <w:r w:rsidR="00F919BB" w:rsidDel="00F75570">
          <w:rPr>
            <w:sz w:val="24"/>
            <w:szCs w:val="24"/>
          </w:rPr>
          <w:delText xml:space="preserve"> </w:delText>
        </w:r>
      </w:del>
      <w:ins w:id="436"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37" w:author="Daniel Kliebenstein" w:date="2017-05-02T16:51:00Z">
        <w:r w:rsidR="00CA4ECA" w:rsidDel="00127063">
          <w:rPr>
            <w:sz w:val="24"/>
            <w:szCs w:val="24"/>
          </w:rPr>
          <w:delText>In short</w:delText>
        </w:r>
      </w:del>
      <w:ins w:id="438" w:author="Daniel Kliebenstein" w:date="2017-05-02T16:51:00Z">
        <w:r w:rsidR="00127063">
          <w:rPr>
            <w:sz w:val="24"/>
            <w:szCs w:val="24"/>
          </w:rPr>
          <w:t xml:space="preserve">Thus, the interaction between tomato and </w:t>
        </w:r>
        <w:r w:rsidR="00127063" w:rsidRPr="00533C07">
          <w:rPr>
            <w:i/>
            <w:sz w:val="24"/>
            <w:szCs w:val="24"/>
            <w:rPrChange w:id="439" w:author="Nicole Soltis" w:date="2017-05-16T17:47:00Z">
              <w:rPr>
                <w:sz w:val="24"/>
                <w:szCs w:val="24"/>
              </w:rPr>
            </w:rPrChange>
          </w:rPr>
          <w:t>B. cinerea</w:t>
        </w:r>
        <w:r w:rsidR="00127063">
          <w:rPr>
            <w:sz w:val="24"/>
            <w:szCs w:val="24"/>
          </w:rPr>
          <w:t xml:space="preserve"> </w:t>
        </w:r>
        <w:del w:id="440" w:author="Nicole Soltis" w:date="2017-05-16T18:39:00Z">
          <w:r w:rsidR="00127063" w:rsidDel="004A1B55">
            <w:rPr>
              <w:sz w:val="24"/>
              <w:szCs w:val="24"/>
            </w:rPr>
            <w:delText>is</w:delText>
          </w:r>
        </w:del>
      </w:ins>
      <w:ins w:id="441" w:author="Nicole Soltis" w:date="2017-05-16T18:39:00Z">
        <w:r w:rsidR="004A1B55">
          <w:rPr>
            <w:sz w:val="24"/>
            <w:szCs w:val="24"/>
          </w:rPr>
          <w:t>was</w:t>
        </w:r>
      </w:ins>
      <w:ins w:id="442" w:author="Daniel Kliebenstein" w:date="2017-05-02T16:51:00Z">
        <w:r w:rsidR="00127063">
          <w:rPr>
            <w:sz w:val="24"/>
            <w:szCs w:val="24"/>
          </w:rPr>
          <w:t xml:space="preserve"> significantly controlled by</w:t>
        </w:r>
      </w:ins>
      <w:del w:id="443" w:author="Daniel Kliebenstein" w:date="2017-05-02T16:51:00Z">
        <w:r w:rsidR="00CA4ECA" w:rsidDel="00127063">
          <w:rPr>
            <w:sz w:val="24"/>
            <w:szCs w:val="24"/>
          </w:rPr>
          <w:delText>, lesion size is controlled by</w:delText>
        </w:r>
      </w:del>
      <w:r w:rsidR="00CA4ECA">
        <w:rPr>
          <w:sz w:val="24"/>
          <w:szCs w:val="24"/>
        </w:rPr>
        <w:t xml:space="preserve"> genetic</w:t>
      </w:r>
      <w:ins w:id="444" w:author="Daniel Kliebenstein" w:date="2017-05-02T16:51:00Z">
        <w:r w:rsidR="00127063">
          <w:rPr>
            <w:sz w:val="24"/>
            <w:szCs w:val="24"/>
          </w:rPr>
          <w:t xml:space="preserve"> diversity</w:t>
        </w:r>
      </w:ins>
      <w:del w:id="445" w:author="Daniel Kliebenstein" w:date="2017-05-02T16:51:00Z">
        <w:r w:rsidR="00CA4ECA" w:rsidDel="00127063">
          <w:rPr>
            <w:sz w:val="24"/>
            <w:szCs w:val="24"/>
          </w:rPr>
          <w:delText>s</w:delText>
        </w:r>
      </w:del>
      <w:r w:rsidR="00CA4ECA">
        <w:rPr>
          <w:sz w:val="24"/>
          <w:szCs w:val="24"/>
        </w:rPr>
        <w:t xml:space="preserve"> </w:t>
      </w:r>
      <w:del w:id="446" w:author="Daniel Kliebenstein" w:date="2017-05-02T16:51:00Z">
        <w:r w:rsidR="00CA4ECA" w:rsidDel="00127063">
          <w:rPr>
            <w:sz w:val="24"/>
            <w:szCs w:val="24"/>
          </w:rPr>
          <w:delText xml:space="preserve">both </w:delText>
        </w:r>
      </w:del>
      <w:r w:rsidR="00CA4ECA">
        <w:rPr>
          <w:sz w:val="24"/>
          <w:szCs w:val="24"/>
        </w:rPr>
        <w:t>within the host plant and the pathogen</w:t>
      </w:r>
      <w:ins w:id="447" w:author="Nicole Soltis" w:date="2017-05-16T18:24:00Z">
        <w:r w:rsidR="00F75570">
          <w:rPr>
            <w:sz w:val="24"/>
            <w:szCs w:val="24"/>
          </w:rPr>
          <w:t>,</w:t>
        </w:r>
      </w:ins>
      <w:ins w:id="448" w:author="Daniel Kliebenstein" w:date="2017-05-02T16:52:00Z">
        <w:r w:rsidR="00127063">
          <w:rPr>
            <w:sz w:val="24"/>
            <w:szCs w:val="24"/>
          </w:rPr>
          <w:t xml:space="preserve"> including a slight effect of domestication status</w:t>
        </w:r>
      </w:ins>
      <w:r w:rsidR="00F86FAA">
        <w:rPr>
          <w:sz w:val="24"/>
          <w:szCs w:val="24"/>
        </w:rPr>
        <w:t>.</w:t>
      </w:r>
      <w:del w:id="449"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56E378F"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50" w:author="Daniel Kliebenstein" w:date="2017-05-03T11:47:00Z">
        <w:r w:rsidR="00E019E8" w:rsidDel="00DE1A99">
          <w:rPr>
            <w:sz w:val="24"/>
            <w:szCs w:val="24"/>
          </w:rPr>
          <w:delText xml:space="preserve">theorizes </w:delText>
        </w:r>
      </w:del>
      <w:ins w:id="451" w:author="Daniel Kliebenstein" w:date="2017-05-03T11:47:00Z">
        <w:r w:rsidR="00DE1A99">
          <w:rPr>
            <w:sz w:val="24"/>
            <w:szCs w:val="24"/>
          </w:rPr>
          <w:t xml:space="preserve">reports </w:t>
        </w:r>
      </w:ins>
      <w:r w:rsidR="00E019E8">
        <w:rPr>
          <w:sz w:val="24"/>
          <w:szCs w:val="24"/>
        </w:rPr>
        <w:t xml:space="preserve">that crop domestication </w:t>
      </w:r>
      <w:del w:id="452"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53"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37407F">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37407F">
        <w:rPr>
          <w:noProof/>
          <w:sz w:val="24"/>
          <w:szCs w:val="24"/>
        </w:rPr>
        <w:t>(Stukenbrock and McDonald 2008)</w:t>
      </w:r>
      <w:r w:rsidR="00286965">
        <w:rPr>
          <w:sz w:val="24"/>
          <w:szCs w:val="24"/>
        </w:rPr>
        <w:fldChar w:fldCharType="end"/>
      </w:r>
      <w:ins w:id="454" w:author="Daniel Kliebenstein" w:date="2017-01-13T11:53:00Z">
        <w:r w:rsidR="00E019E8">
          <w:rPr>
            <w:sz w:val="24"/>
            <w:szCs w:val="24"/>
          </w:rPr>
          <w:t>(</w:t>
        </w:r>
        <w:commentRangeStart w:id="455"/>
        <w:commentRangeStart w:id="456"/>
        <w:r w:rsidR="00E019E8">
          <w:rPr>
            <w:sz w:val="24"/>
            <w:szCs w:val="24"/>
          </w:rPr>
          <w:t>CITATIONS</w:t>
        </w:r>
        <w:commentRangeEnd w:id="455"/>
        <w:r w:rsidR="00E019E8">
          <w:rPr>
            <w:rStyle w:val="CommentReference"/>
          </w:rPr>
          <w:commentReference w:id="455"/>
        </w:r>
      </w:ins>
      <w:commentRangeEnd w:id="456"/>
      <w:r w:rsidR="00E019E8">
        <w:rPr>
          <w:rStyle w:val="CommentReference"/>
        </w:rPr>
        <w:commentReference w:id="456"/>
      </w:r>
      <w:ins w:id="457" w:author="Daniel Kliebenstein" w:date="2017-01-13T11:53:00Z">
        <w:r w:rsidR="00E019E8">
          <w:rPr>
            <w:sz w:val="24"/>
            <w:szCs w:val="24"/>
          </w:rPr>
          <w:t xml:space="preserve">). </w:t>
        </w:r>
      </w:ins>
      <w:r w:rsidR="00E019E8">
        <w:rPr>
          <w:sz w:val="24"/>
          <w:szCs w:val="24"/>
        </w:rPr>
        <w:t xml:space="preserve"> In our </w:t>
      </w:r>
      <w:del w:id="458"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59" w:author="Daniel Kliebenstein" w:date="2017-05-03T11:48:00Z">
        <w:r w:rsidR="00DE1A99">
          <w:rPr>
            <w:sz w:val="24"/>
            <w:szCs w:val="24"/>
          </w:rPr>
          <w:t xml:space="preserve"> to the population of </w:t>
        </w:r>
        <w:r w:rsidR="00DE1A99" w:rsidRPr="00DE1A99">
          <w:rPr>
            <w:i/>
            <w:sz w:val="24"/>
            <w:szCs w:val="24"/>
            <w:rPrChange w:id="460"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61" w:author="Nicole Soltis" w:date="2017-05-16T18:25:00Z">
        <w:r w:rsidR="006830A0" w:rsidDel="00F75570">
          <w:rPr>
            <w:sz w:val="24"/>
            <w:szCs w:val="24"/>
          </w:rPr>
          <w:delText xml:space="preserve">agreed </w:delText>
        </w:r>
      </w:del>
      <w:ins w:id="462"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63" w:author="Nicole Soltis" w:date="2017-05-16T18:39:00Z">
        <w:r w:rsidR="006830A0" w:rsidDel="004A1B55">
          <w:rPr>
            <w:sz w:val="24"/>
            <w:szCs w:val="24"/>
          </w:rPr>
          <w:delText xml:space="preserve">is </w:delText>
        </w:r>
      </w:del>
      <w:ins w:id="464" w:author="Nicole Soltis" w:date="2017-05-16T18:39:00Z">
        <w:r w:rsidR="004A1B55">
          <w:rPr>
            <w:sz w:val="24"/>
            <w:szCs w:val="24"/>
          </w:rPr>
          <w:t xml:space="preserve">was </w:t>
        </w:r>
      </w:ins>
      <w:r w:rsidR="006830A0">
        <w:rPr>
          <w:sz w:val="24"/>
          <w:szCs w:val="24"/>
        </w:rPr>
        <w:t xml:space="preserve">slightly greater </w:t>
      </w:r>
      <w:ins w:id="465"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66"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67" w:author="Nicole Soltis" w:date="2017-05-16T18:40:00Z">
        <w:r w:rsidR="006830A0" w:rsidDel="004A1B55">
          <w:rPr>
            <w:sz w:val="24"/>
            <w:szCs w:val="24"/>
          </w:rPr>
          <w:delText xml:space="preserve">is </w:delText>
        </w:r>
      </w:del>
      <w:ins w:id="468" w:author="Nicole Soltis" w:date="2017-05-16T18:40:00Z">
        <w:r w:rsidR="004A1B55">
          <w:rPr>
            <w:sz w:val="24"/>
            <w:szCs w:val="24"/>
          </w:rPr>
          <w:t xml:space="preserve">was </w:t>
        </w:r>
      </w:ins>
      <w:r w:rsidR="006830A0">
        <w:rPr>
          <w:sz w:val="24"/>
          <w:szCs w:val="24"/>
        </w:rPr>
        <w:t>not the dominant source of variation</w:t>
      </w:r>
      <w:ins w:id="469" w:author="Nicole Soltis" w:date="2017-05-16T18:25:00Z">
        <w:r w:rsidR="00F75570">
          <w:rPr>
            <w:sz w:val="24"/>
            <w:szCs w:val="24"/>
          </w:rPr>
          <w:t>,</w:t>
        </w:r>
      </w:ins>
      <w:r w:rsidR="006830A0">
        <w:rPr>
          <w:sz w:val="24"/>
          <w:szCs w:val="24"/>
        </w:rPr>
        <w:t xml:space="preserve"> as genetic variation within the domesticated and </w:t>
      </w:r>
      <w:del w:id="470" w:author="Daniel Kliebenstein" w:date="2017-05-03T11:48:00Z">
        <w:r w:rsidR="006830A0" w:rsidDel="00DE1A99">
          <w:rPr>
            <w:sz w:val="24"/>
            <w:szCs w:val="24"/>
          </w:rPr>
          <w:delText xml:space="preserve">within the </w:delText>
        </w:r>
      </w:del>
      <w:r w:rsidR="006830A0">
        <w:rPr>
          <w:sz w:val="24"/>
          <w:szCs w:val="24"/>
        </w:rPr>
        <w:lastRenderedPageBreak/>
        <w:t>wild genotypes</w:t>
      </w:r>
      <w:r w:rsidR="006C7FE0">
        <w:rPr>
          <w:sz w:val="24"/>
          <w:szCs w:val="24"/>
        </w:rPr>
        <w:t xml:space="preserve"> </w:t>
      </w:r>
      <w:del w:id="471" w:author="Nicole Soltis" w:date="2017-05-16T18:40:00Z">
        <w:r w:rsidR="00314B51" w:rsidDel="004A1B55">
          <w:rPr>
            <w:sz w:val="24"/>
            <w:szCs w:val="24"/>
          </w:rPr>
          <w:delText xml:space="preserve">contributes </w:delText>
        </w:r>
      </w:del>
      <w:ins w:id="472"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73" w:author="Daniel Kliebenstein" w:date="2017-05-03T11:48:00Z">
        <w:r w:rsidR="0043516B" w:rsidDel="00DE1A99">
          <w:rPr>
            <w:sz w:val="24"/>
            <w:szCs w:val="24"/>
          </w:rPr>
          <w:delText>78</w:delText>
        </w:r>
      </w:del>
      <w:proofErr w:type="gramStart"/>
      <w:ins w:id="474" w:author="Daniel Kliebenstein" w:date="2017-05-03T11:48:00Z">
        <w:r w:rsidR="00DE1A99">
          <w:rPr>
            <w:sz w:val="24"/>
            <w:szCs w:val="24"/>
          </w:rPr>
          <w:t>8</w:t>
        </w:r>
      </w:ins>
      <w:r w:rsidR="0043516B">
        <w:rPr>
          <w:sz w:val="24"/>
          <w:szCs w:val="24"/>
        </w:rPr>
        <w:t xml:space="preserve">% of total variance, </w:t>
      </w:r>
      <w:r w:rsidR="00E019E8">
        <w:rPr>
          <w:sz w:val="24"/>
          <w:szCs w:val="24"/>
        </w:rPr>
        <w:t>Table R1).</w:t>
      </w:r>
      <w:proofErr w:type="gramEnd"/>
      <w:r w:rsidR="00E019E8">
        <w:rPr>
          <w:sz w:val="24"/>
          <w:szCs w:val="24"/>
        </w:rPr>
        <w:t xml:space="preserve"> </w:t>
      </w:r>
      <w:r w:rsidR="00CC4E31">
        <w:rPr>
          <w:sz w:val="24"/>
          <w:szCs w:val="24"/>
        </w:rPr>
        <w:t xml:space="preserve">So while we </w:t>
      </w:r>
      <w:del w:id="475" w:author="Nicole Soltis" w:date="2017-05-16T18:40:00Z">
        <w:r w:rsidR="00CC4E31" w:rsidDel="004A1B55">
          <w:rPr>
            <w:sz w:val="24"/>
            <w:szCs w:val="24"/>
          </w:rPr>
          <w:delText xml:space="preserve">do </w:delText>
        </w:r>
      </w:del>
      <w:ins w:id="476"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77" w:author="Nicole Soltis" w:date="2017-05-16T18:40:00Z">
        <w:r w:rsidR="00CC4E31" w:rsidDel="004A1B55">
          <w:rPr>
            <w:sz w:val="24"/>
            <w:szCs w:val="24"/>
          </w:rPr>
          <w:delText xml:space="preserve">does </w:delText>
        </w:r>
      </w:del>
      <w:ins w:id="478"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79" w:author="Nicole Soltis" w:date="2017-05-16T18:40:00Z">
        <w:r w:rsidR="006830A0" w:rsidDel="004A1B55">
          <w:rPr>
            <w:sz w:val="24"/>
            <w:szCs w:val="24"/>
          </w:rPr>
          <w:delText xml:space="preserve">is </w:delText>
        </w:r>
      </w:del>
      <w:ins w:id="480" w:author="Nicole Soltis" w:date="2017-05-16T18:40:00Z">
        <w:r w:rsidR="004A1B55">
          <w:rPr>
            <w:sz w:val="24"/>
            <w:szCs w:val="24"/>
          </w:rPr>
          <w:t xml:space="preserve">was </w:t>
        </w:r>
      </w:ins>
      <w:r w:rsidR="006830A0">
        <w:rPr>
          <w:sz w:val="24"/>
          <w:szCs w:val="24"/>
        </w:rPr>
        <w:t xml:space="preserve">significant </w:t>
      </w:r>
      <w:del w:id="481" w:author="Daniel Kliebenstein" w:date="2017-05-03T11:49:00Z">
        <w:r w:rsidR="006830A0" w:rsidDel="00DE1A99">
          <w:rPr>
            <w:sz w:val="24"/>
            <w:szCs w:val="24"/>
          </w:rPr>
          <w:delText xml:space="preserve">remaining </w:delText>
        </w:r>
      </w:del>
      <w:r w:rsidR="006830A0">
        <w:rPr>
          <w:sz w:val="24"/>
          <w:szCs w:val="24"/>
        </w:rPr>
        <w:t>genetic variation</w:t>
      </w:r>
      <w:ins w:id="482" w:author="Daniel Kliebenstein" w:date="2017-05-03T11:49:00Z">
        <w:r w:rsidR="00DE1A99">
          <w:rPr>
            <w:sz w:val="24"/>
            <w:szCs w:val="24"/>
          </w:rPr>
          <w:t xml:space="preserve"> within both wild and domestic tomato</w:t>
        </w:r>
        <w:del w:id="483" w:author="Nicole Soltis" w:date="2017-05-16T18:26:00Z">
          <w:r w:rsidR="00DE1A99" w:rsidDel="00F75570">
            <w:rPr>
              <w:sz w:val="24"/>
              <w:szCs w:val="24"/>
            </w:rPr>
            <w:delText>es</w:delText>
          </w:r>
        </w:del>
      </w:ins>
      <w:ins w:id="484" w:author="Nicole Soltis" w:date="2017-05-16T18:26:00Z">
        <w:r w:rsidR="00F75570">
          <w:rPr>
            <w:sz w:val="24"/>
            <w:szCs w:val="24"/>
          </w:rPr>
          <w:t xml:space="preserve"> species</w:t>
        </w:r>
      </w:ins>
      <w:ins w:id="485" w:author="Daniel Kliebenstein" w:date="2017-05-03T11:49:00Z">
        <w:r w:rsidR="00DE1A99">
          <w:rPr>
            <w:sz w:val="24"/>
            <w:szCs w:val="24"/>
          </w:rPr>
          <w:t xml:space="preserve"> for</w:t>
        </w:r>
      </w:ins>
      <w:del w:id="486" w:author="Daniel Kliebenstein" w:date="2017-05-03T11:49:00Z">
        <w:r w:rsidR="006830A0" w:rsidDel="00DE1A99">
          <w:rPr>
            <w:sz w:val="24"/>
            <w:szCs w:val="24"/>
          </w:rPr>
          <w:delText xml:space="preserve"> in </w:delText>
        </w:r>
      </w:del>
      <w:ins w:id="487"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004EE57C"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86965">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 </w:instrText>
      </w:r>
      <w:r w:rsidR="0037407F">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Tanksley and McCouch 1997, Doebley, Gaut et al. 2006, Bai and Lindhout 2007)</w:t>
      </w:r>
      <w:r w:rsidR="00286965">
        <w:rPr>
          <w:sz w:val="24"/>
          <w:szCs w:val="24"/>
        </w:rPr>
        <w:fldChar w:fldCharType="end"/>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88"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89" w:author="Daniel Kliebenstein" w:date="2017-05-03T11:50:00Z">
        <w:r w:rsidR="006F7358" w:rsidDel="00DE1A99">
          <w:rPr>
            <w:sz w:val="24"/>
            <w:szCs w:val="24"/>
          </w:rPr>
          <w:delText>coefficient of variation (CV) of</w:delText>
        </w:r>
      </w:del>
      <w:ins w:id="490" w:author="Daniel Kliebenstein" w:date="2017-05-03T11:50:00Z">
        <w:r w:rsidR="00DE1A99">
          <w:rPr>
            <w:sz w:val="24"/>
            <w:szCs w:val="24"/>
          </w:rPr>
          <w:t>wild and domesticated tomato genotypes show</w:t>
        </w:r>
      </w:ins>
      <w:ins w:id="491" w:author="Nicole Soltis" w:date="2017-05-16T18:40:00Z">
        <w:r w:rsidR="004A1B55">
          <w:rPr>
            <w:sz w:val="24"/>
            <w:szCs w:val="24"/>
          </w:rPr>
          <w:t>ed</w:t>
        </w:r>
      </w:ins>
      <w:ins w:id="492" w:author="Daniel Kliebenstein" w:date="2017-05-03T11:50:00Z">
        <w:r w:rsidR="00DE1A99">
          <w:rPr>
            <w:sz w:val="24"/>
            <w:szCs w:val="24"/>
          </w:rPr>
          <w:t xml:space="preserve"> statistically </w:t>
        </w:r>
      </w:ins>
      <w:ins w:id="493" w:author="Daniel Kliebenstein" w:date="2017-05-03T11:51:00Z">
        <w:r w:rsidR="00DE1A99">
          <w:rPr>
            <w:sz w:val="24"/>
            <w:szCs w:val="24"/>
          </w:rPr>
          <w:t>similar</w:t>
        </w:r>
      </w:ins>
      <w:ins w:id="494" w:author="Daniel Kliebenstein" w:date="2017-05-03T11:50:00Z">
        <w:r w:rsidR="00DE1A99">
          <w:rPr>
            <w:sz w:val="24"/>
            <w:szCs w:val="24"/>
          </w:rPr>
          <w:t xml:space="preserve"> variation in resistance</w:t>
        </w:r>
      </w:ins>
      <w:del w:id="495"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496"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497" w:author="Nicole Soltis" w:date="2017-05-16T18:40:00Z">
        <w:r w:rsidR="00B411E9" w:rsidDel="004A1B55">
          <w:rPr>
            <w:sz w:val="24"/>
            <w:szCs w:val="24"/>
          </w:rPr>
          <w:delText xml:space="preserve">see </w:delText>
        </w:r>
      </w:del>
      <w:ins w:id="498"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499" w:author="Nicole Soltis" w:date="2017-05-16T18:41:00Z">
        <w:r w:rsidR="00BF158A" w:rsidDel="004A1B55">
          <w:rPr>
            <w:sz w:val="24"/>
            <w:szCs w:val="24"/>
          </w:rPr>
          <w:delText xml:space="preserve">depends </w:delText>
        </w:r>
      </w:del>
      <w:ins w:id="500"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lastRenderedPageBreak/>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5E4B757B" w:rsidR="004D38F6" w:rsidRDefault="00E019E8" w:rsidP="00127BF2">
      <w:pPr>
        <w:spacing w:line="480" w:lineRule="auto"/>
        <w:ind w:firstLine="360"/>
        <w:rPr>
          <w:sz w:val="24"/>
          <w:szCs w:val="24"/>
        </w:rPr>
      </w:pPr>
      <w:r>
        <w:rPr>
          <w:sz w:val="24"/>
          <w:szCs w:val="24"/>
        </w:rPr>
        <w:t xml:space="preserve">One </w:t>
      </w:r>
      <w:ins w:id="501"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502"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503"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504" w:author="Daniel Kliebenstein" w:date="2017-05-03T11:52:00Z">
        <w:r w:rsidR="00F60037" w:rsidDel="00DE1A99">
          <w:rPr>
            <w:sz w:val="24"/>
            <w:szCs w:val="24"/>
          </w:rPr>
          <w:delText>single-</w:delText>
        </w:r>
      </w:del>
      <w:r w:rsidR="00F60037">
        <w:rPr>
          <w:sz w:val="24"/>
          <w:szCs w:val="24"/>
        </w:rPr>
        <w:t xml:space="preserve">pathogen isolates </w:t>
      </w:r>
      <w:del w:id="505" w:author="Daniel Kliebenstein" w:date="2017-05-03T11:52:00Z">
        <w:r w:rsidR="00F60037" w:rsidDel="00DE1A99">
          <w:rPr>
            <w:sz w:val="24"/>
            <w:szCs w:val="24"/>
          </w:rPr>
          <w:delText xml:space="preserve">from </w:delText>
        </w:r>
      </w:del>
      <w:ins w:id="506" w:author="Daniel Kliebenstein" w:date="2017-05-03T11:52:00Z">
        <w:r w:rsidR="00DE1A99">
          <w:rPr>
            <w:sz w:val="24"/>
            <w:szCs w:val="24"/>
          </w:rPr>
          <w:t xml:space="preserve">obtained from </w:t>
        </w:r>
      </w:ins>
      <w:r w:rsidR="00F60037" w:rsidRPr="00F60037">
        <w:rPr>
          <w:i/>
          <w:sz w:val="24"/>
          <w:szCs w:val="24"/>
        </w:rPr>
        <w:t xml:space="preserve">S. </w:t>
      </w:r>
      <w:proofErr w:type="spellStart"/>
      <w:r w:rsidR="00F60037" w:rsidRPr="00F60037">
        <w:rPr>
          <w:i/>
          <w:sz w:val="24"/>
          <w:szCs w:val="24"/>
        </w:rPr>
        <w:t>lycopersicum</w:t>
      </w:r>
      <w:proofErr w:type="spellEnd"/>
      <w:del w:id="507" w:author="Daniel Kliebenstein" w:date="2017-05-03T11:52:00Z">
        <w:r w:rsidR="00F60037" w:rsidDel="00DE1A99">
          <w:rPr>
            <w:sz w:val="24"/>
            <w:szCs w:val="24"/>
          </w:rPr>
          <w:delText xml:space="preserve">, </w:delText>
        </w:r>
      </w:del>
      <w:ins w:id="508" w:author="Daniel Kliebenstein" w:date="2017-05-03T11:52:00Z">
        <w:r w:rsidR="00DE1A99">
          <w:rPr>
            <w:sz w:val="24"/>
            <w:szCs w:val="24"/>
          </w:rPr>
          <w:t xml:space="preserve"> </w:t>
        </w:r>
        <w:del w:id="509" w:author="Nicole Soltis" w:date="2017-05-16T18:27:00Z">
          <w:r w:rsidR="00DE1A99" w:rsidDel="00B81F2E">
            <w:rPr>
              <w:sz w:val="24"/>
              <w:szCs w:val="24"/>
            </w:rPr>
            <w:delText xml:space="preserve">and </w:delText>
          </w:r>
        </w:del>
      </w:ins>
      <w:ins w:id="510" w:author="Nicole Soltis" w:date="2017-05-16T18:27:00Z">
        <w:r w:rsidR="00B81F2E">
          <w:rPr>
            <w:sz w:val="24"/>
            <w:szCs w:val="24"/>
          </w:rPr>
          <w:t xml:space="preserve">which </w:t>
        </w:r>
      </w:ins>
      <w:ins w:id="511" w:author="Daniel Kliebenstein" w:date="2017-05-03T11:52:00Z">
        <w:r w:rsidR="00DE1A99">
          <w:rPr>
            <w:sz w:val="24"/>
            <w:szCs w:val="24"/>
          </w:rPr>
          <w:t xml:space="preserve">may be </w:t>
        </w:r>
      </w:ins>
      <w:del w:id="512"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13" w:author="Nicole Soltis" w:date="2017-05-16T18:29:00Z" w:name="move482722674"/>
      <w:moveFrom w:id="514"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13"/>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515" w:author="Daniel Kliebenstein" w:date="2017-05-03T11:52:00Z">
        <w:r w:rsidR="00DE1A99">
          <w:rPr>
            <w:sz w:val="24"/>
            <w:szCs w:val="24"/>
          </w:rPr>
          <w:t xml:space="preserve">obtained </w:t>
        </w:r>
      </w:ins>
      <w:r w:rsidR="00C344A5">
        <w:rPr>
          <w:sz w:val="24"/>
          <w:szCs w:val="24"/>
        </w:rPr>
        <w:t xml:space="preserve">from tomato </w:t>
      </w:r>
      <w:del w:id="516" w:author="Daniel Kliebenstein" w:date="2017-05-03T11:53:00Z">
        <w:r w:rsidR="00BF3918" w:rsidDel="00DE1A99">
          <w:rPr>
            <w:sz w:val="24"/>
            <w:szCs w:val="24"/>
          </w:rPr>
          <w:delText>in comparison to our</w:delText>
        </w:r>
      </w:del>
      <w:ins w:id="517" w:author="Daniel Kliebenstein" w:date="2017-05-03T11:53:00Z">
        <w:r w:rsidR="00DE1A99">
          <w:rPr>
            <w:sz w:val="24"/>
            <w:szCs w:val="24"/>
          </w:rPr>
          <w:t>to the</w:t>
        </w:r>
      </w:ins>
      <w:r w:rsidR="00BF3918">
        <w:rPr>
          <w:sz w:val="24"/>
          <w:szCs w:val="24"/>
        </w:rPr>
        <w:t xml:space="preserve"> broader pathogen population. </w:t>
      </w:r>
      <w:moveToRangeStart w:id="518" w:author="Nicole Soltis" w:date="2017-05-16T18:29:00Z" w:name="move482722674"/>
      <w:commentRangeStart w:id="519"/>
      <w:moveTo w:id="520"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19"/>
      <w:r w:rsidR="007C22EB">
        <w:rPr>
          <w:rStyle w:val="CommentReference"/>
        </w:rPr>
        <w:commentReference w:id="519"/>
      </w:r>
      <w:moveTo w:id="521" w:author="Nicole Soltis" w:date="2017-05-16T18:29:00Z">
        <w:r w:rsidR="007C22EB">
          <w:rPr>
            <w:sz w:val="24"/>
            <w:szCs w:val="24"/>
          </w:rPr>
          <w:t xml:space="preserve"> </w:t>
        </w:r>
      </w:moveTo>
      <w:moveToRangeEnd w:id="518"/>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22" w:author="Daniel Kliebenstein" w:date="2017-05-03T11:53:00Z">
        <w:r w:rsidR="006755B8" w:rsidDel="00DE1A99">
          <w:rPr>
            <w:sz w:val="24"/>
            <w:szCs w:val="24"/>
          </w:rPr>
          <w:delText>we find</w:delText>
        </w:r>
      </w:del>
      <w:ins w:id="523"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24" w:author="Nicole Soltis" w:date="2017-05-16T18:41:00Z">
        <w:r w:rsidR="00300AAD" w:rsidDel="004A1B55">
          <w:rPr>
            <w:sz w:val="24"/>
            <w:szCs w:val="24"/>
          </w:rPr>
          <w:delText xml:space="preserve">is </w:delText>
        </w:r>
      </w:del>
      <w:ins w:id="525"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26" w:author="Nicole Soltis" w:date="2017-05-16T18:41:00Z">
        <w:r w:rsidR="000D40EF" w:rsidDel="004A1B55">
          <w:rPr>
            <w:sz w:val="24"/>
            <w:szCs w:val="24"/>
          </w:rPr>
          <w:delText xml:space="preserve"> is</w:delText>
        </w:r>
      </w:del>
      <w:ins w:id="527"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28" w:author="Nicole Soltis" w:date="2017-05-16T18:41:00Z">
        <w:r w:rsidR="00920521" w:rsidDel="004A1B55">
          <w:rPr>
            <w:sz w:val="24"/>
            <w:szCs w:val="24"/>
          </w:rPr>
          <w:delText xml:space="preserve">shows </w:delText>
        </w:r>
      </w:del>
      <w:ins w:id="529" w:author="Nicole Soltis" w:date="2017-05-16T18:42:00Z">
        <w:r w:rsidR="004A1B55">
          <w:rPr>
            <w:sz w:val="24"/>
            <w:szCs w:val="24"/>
          </w:rPr>
          <w:t>demonstrated</w:t>
        </w:r>
      </w:ins>
      <w:del w:id="530" w:author="Nicole Soltis" w:date="2017-05-16T18:42:00Z">
        <w:r w:rsidR="00920521" w:rsidDel="004A1B55">
          <w:rPr>
            <w:sz w:val="24"/>
            <w:szCs w:val="24"/>
          </w:rPr>
          <w:delText>that there is</w:delText>
        </w:r>
      </w:del>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ins w:id="531" w:author="Nicole Soltis" w:date="2017-05-16T18:42:00Z">
        <w:r w:rsidR="004A1B55">
          <w:rPr>
            <w:sz w:val="24"/>
            <w:szCs w:val="24"/>
          </w:rPr>
          <w:t>,</w:t>
        </w:r>
      </w:ins>
      <w:r w:rsidR="00920521">
        <w:rPr>
          <w:sz w:val="24"/>
          <w:szCs w:val="24"/>
        </w:rPr>
        <w:t xml:space="preserve"> and </w:t>
      </w:r>
      <w:del w:id="532"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33" w:author="Daniel Kliebenstein" w:date="2017-05-03T11:53:00Z">
        <w:r w:rsidR="00BF3918" w:rsidDel="00DE1A99">
          <w:rPr>
            <w:sz w:val="24"/>
            <w:szCs w:val="24"/>
          </w:rPr>
          <w:delText>has minimal</w:delText>
        </w:r>
      </w:del>
      <w:ins w:id="534" w:author="Nicole Soltis" w:date="2017-05-16T18:31:00Z">
        <w:r w:rsidR="003E7349">
          <w:rPr>
            <w:sz w:val="24"/>
            <w:szCs w:val="24"/>
          </w:rPr>
          <w:t xml:space="preserve">isolates are not strongly host-specific </w:t>
        </w:r>
      </w:ins>
      <w:ins w:id="535" w:author="Daniel Kliebenstein" w:date="2017-05-03T11:53:00Z">
        <w:del w:id="536" w:author="Nicole Soltis" w:date="2017-05-16T18:31:00Z">
          <w:r w:rsidR="00DE1A99" w:rsidDel="003E7349">
            <w:rPr>
              <w:sz w:val="24"/>
              <w:szCs w:val="24"/>
            </w:rPr>
            <w:delText>is not dominated by</w:delText>
          </w:r>
        </w:del>
      </w:ins>
      <w:del w:id="537"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38"/>
      <w:commentRangeStart w:id="539"/>
      <w:r w:rsidR="00920521">
        <w:rPr>
          <w:sz w:val="24"/>
          <w:szCs w:val="24"/>
        </w:rPr>
        <w:t>Citations</w:t>
      </w:r>
      <w:commentRangeEnd w:id="538"/>
      <w:r w:rsidR="00920521">
        <w:rPr>
          <w:rStyle w:val="CommentReference"/>
        </w:rPr>
        <w:commentReference w:id="538"/>
      </w:r>
      <w:commentRangeEnd w:id="539"/>
      <w:r w:rsidR="002E0F7F">
        <w:rPr>
          <w:rStyle w:val="CommentReference"/>
        </w:rPr>
        <w:commentReference w:id="539"/>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40"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41" w:author="Daniel Kliebenstein" w:date="2017-05-03T11:54:00Z">
        <w:r w:rsidR="00DE1A99">
          <w:rPr>
            <w:sz w:val="24"/>
            <w:szCs w:val="24"/>
          </w:rPr>
          <w:t xml:space="preserve">isolates may contain genetic variation that allow them to better attack subsets of the </w:t>
        </w:r>
      </w:ins>
      <w:del w:id="542"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43"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44"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45" w:author="Daniel Kliebenstein" w:date="2017-05-03T12:08:00Z">
        <w:r w:rsidR="00F803BC" w:rsidDel="008478A5">
          <w:rPr>
            <w:sz w:val="24"/>
            <w:szCs w:val="24"/>
          </w:rPr>
          <w:delText xml:space="preserve">specialization </w:delText>
        </w:r>
      </w:del>
      <w:ins w:id="546" w:author="Daniel Kliebenstein" w:date="2017-05-03T12:08:00Z">
        <w:r w:rsidR="008478A5">
          <w:rPr>
            <w:sz w:val="24"/>
            <w:szCs w:val="24"/>
          </w:rPr>
          <w:t>interaction between genetic variation in the host and pathogen</w:t>
        </w:r>
      </w:ins>
      <w:del w:id="547"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48" w:author="Daniel Kliebenstein" w:date="2017-05-03T12:09:00Z">
        <w:r w:rsidR="00E33AB3" w:rsidDel="008478A5">
          <w:rPr>
            <w:sz w:val="24"/>
            <w:szCs w:val="24"/>
          </w:rPr>
          <w:delText xml:space="preserve">with </w:delText>
        </w:r>
      </w:del>
      <w:ins w:id="549"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550" w:author="Daniel Kliebenstein" w:date="2017-05-03T12:09:00Z">
        <w:r w:rsidR="00E33AB3" w:rsidDel="008478A5">
          <w:rPr>
            <w:sz w:val="24"/>
            <w:szCs w:val="24"/>
          </w:rPr>
          <w:delText xml:space="preserve">We </w:delText>
        </w:r>
      </w:del>
      <w:ins w:id="551" w:author="Daniel Kliebenstein" w:date="2017-05-03T12:09:00Z">
        <w:r w:rsidR="008478A5">
          <w:rPr>
            <w:sz w:val="24"/>
            <w:szCs w:val="24"/>
          </w:rPr>
          <w:t>To assess these two possibilities, we used</w:t>
        </w:r>
      </w:ins>
      <w:del w:id="552" w:author="Daniel Kliebenstein" w:date="2017-05-03T12:09:00Z">
        <w:r w:rsidR="00E33AB3" w:rsidDel="008478A5">
          <w:rPr>
            <w:sz w:val="24"/>
            <w:szCs w:val="24"/>
          </w:rPr>
          <w:delText>took</w:delText>
        </w:r>
      </w:del>
      <w:r w:rsidR="00E33AB3">
        <w:rPr>
          <w:sz w:val="24"/>
          <w:szCs w:val="24"/>
        </w:rPr>
        <w:t xml:space="preserve"> an additional </w:t>
      </w:r>
      <w:ins w:id="553" w:author="Daniel Kliebenstein" w:date="2017-05-03T12:09:00Z">
        <w:r w:rsidR="008478A5">
          <w:rPr>
            <w:sz w:val="24"/>
            <w:szCs w:val="24"/>
          </w:rPr>
          <w:t xml:space="preserve">statistical </w:t>
        </w:r>
      </w:ins>
      <w:r w:rsidR="00E33AB3">
        <w:rPr>
          <w:sz w:val="24"/>
          <w:szCs w:val="24"/>
        </w:rPr>
        <w:t xml:space="preserve">approach to </w:t>
      </w:r>
      <w:del w:id="554"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55" w:author="Daniel Kliebenstein" w:date="2017-05-03T12:09:00Z">
        <w:r w:rsidR="00E33AB3" w:rsidDel="008478A5">
          <w:rPr>
            <w:sz w:val="24"/>
            <w:szCs w:val="24"/>
          </w:rPr>
          <w:delText xml:space="preserve">We </w:delText>
        </w:r>
      </w:del>
      <w:ins w:id="556" w:author="Daniel Kliebenstein" w:date="2017-05-03T12:09:00Z">
        <w:r w:rsidR="008478A5">
          <w:rPr>
            <w:sz w:val="24"/>
            <w:szCs w:val="24"/>
          </w:rPr>
          <w:t>We performed a linear model</w:t>
        </w:r>
      </w:ins>
      <w:ins w:id="557" w:author="Nicole Soltis" w:date="2017-05-16T18:42:00Z">
        <w:r w:rsidR="000F5710">
          <w:rPr>
            <w:sz w:val="24"/>
            <w:szCs w:val="24"/>
          </w:rPr>
          <w:t xml:space="preserve"> analysis</w:t>
        </w:r>
      </w:ins>
      <w:ins w:id="558" w:author="Daniel Kliebenstein" w:date="2017-05-03T12:09:00Z">
        <w:r w:rsidR="008478A5">
          <w:rPr>
            <w:sz w:val="24"/>
            <w:szCs w:val="24"/>
          </w:rPr>
          <w:t xml:space="preserve"> individually on each isolate to </w:t>
        </w:r>
      </w:ins>
      <w:commentRangeStart w:id="559"/>
      <w:ins w:id="560" w:author="Daniel Kliebenstein" w:date="2017-05-03T12:10:00Z">
        <w:r w:rsidR="008478A5">
          <w:rPr>
            <w:sz w:val="24"/>
            <w:szCs w:val="24"/>
          </w:rPr>
          <w:t>directly</w:t>
        </w:r>
      </w:ins>
      <w:ins w:id="561" w:author="Daniel Kliebenstein" w:date="2017-05-03T12:09:00Z">
        <w:r w:rsidR="008478A5">
          <w:rPr>
            <w:sz w:val="24"/>
            <w:szCs w:val="24"/>
          </w:rPr>
          <w:t xml:space="preserve"> </w:t>
        </w:r>
      </w:ins>
      <w:ins w:id="562" w:author="Daniel Kliebenstein" w:date="2017-05-03T12:10:00Z">
        <w:r w:rsidR="008478A5">
          <w:rPr>
            <w:sz w:val="24"/>
            <w:szCs w:val="24"/>
          </w:rPr>
          <w:t>test</w:t>
        </w:r>
      </w:ins>
      <w:del w:id="563" w:author="Daniel Kliebenstein" w:date="2017-05-03T12:10:00Z">
        <w:r w:rsidR="00E33AB3" w:rsidDel="008478A5">
          <w:rPr>
            <w:sz w:val="24"/>
            <w:szCs w:val="24"/>
          </w:rPr>
          <w:delText xml:space="preserve">split the data by isolate, and </w:delText>
        </w:r>
      </w:del>
      <w:del w:id="564" w:author="Daniel Kliebenstein" w:date="2017-05-03T12:09:00Z">
        <w:r w:rsidR="00E33AB3" w:rsidDel="008478A5">
          <w:rPr>
            <w:sz w:val="24"/>
            <w:szCs w:val="24"/>
          </w:rPr>
          <w:delText xml:space="preserve">within each new dataset </w:delText>
        </w:r>
      </w:del>
      <w:del w:id="565"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66" w:author="Nicole Soltis" w:date="2017-05-16T18:43:00Z">
        <w:r w:rsidR="008C2128" w:rsidDel="000F5710">
          <w:rPr>
            <w:sz w:val="24"/>
            <w:szCs w:val="24"/>
          </w:rPr>
          <w:delText xml:space="preserve">do </w:delText>
        </w:r>
      </w:del>
      <w:ins w:id="567" w:author="Nicole Soltis" w:date="2017-05-16T18:43:00Z">
        <w:r w:rsidR="000F5710">
          <w:rPr>
            <w:sz w:val="24"/>
            <w:szCs w:val="24"/>
          </w:rPr>
          <w:t xml:space="preserve">did </w:t>
        </w:r>
      </w:ins>
      <w:r w:rsidR="008C2128">
        <w:rPr>
          <w:sz w:val="24"/>
          <w:szCs w:val="24"/>
        </w:rPr>
        <w:t xml:space="preserve">not </w:t>
      </w:r>
      <w:del w:id="568" w:author="Nicole Soltis" w:date="2017-05-16T18:43:00Z">
        <w:r w:rsidR="008C2128" w:rsidDel="000F5710">
          <w:rPr>
            <w:sz w:val="24"/>
            <w:szCs w:val="24"/>
          </w:rPr>
          <w:delText xml:space="preserve">see </w:delText>
        </w:r>
      </w:del>
      <w:ins w:id="569" w:author="Nicole Soltis" w:date="2017-05-16T18:43:00Z">
        <w:r w:rsidR="000F5710">
          <w:rPr>
            <w:sz w:val="24"/>
            <w:szCs w:val="24"/>
          </w:rPr>
          <w:t xml:space="preserve">find </w:t>
        </w:r>
      </w:ins>
      <w:r w:rsidR="008C2128">
        <w:rPr>
          <w:sz w:val="24"/>
          <w:szCs w:val="24"/>
        </w:rPr>
        <w:t xml:space="preserve">evidence of sensitivity to </w:t>
      </w:r>
      <w:ins w:id="570" w:author="Nicole Soltis" w:date="2017-05-16T18:32:00Z">
        <w:r w:rsidR="004174BA">
          <w:rPr>
            <w:sz w:val="24"/>
            <w:szCs w:val="24"/>
          </w:rPr>
          <w:t xml:space="preserve">tomato </w:t>
        </w:r>
      </w:ins>
      <w:r w:rsidR="008C2128">
        <w:rPr>
          <w:sz w:val="24"/>
          <w:szCs w:val="24"/>
        </w:rPr>
        <w:t xml:space="preserve">genetic variation </w:t>
      </w:r>
      <w:del w:id="571" w:author="Nicole Soltis" w:date="2017-05-16T18:32:00Z">
        <w:r w:rsidR="008C2128" w:rsidDel="004174BA">
          <w:rPr>
            <w:sz w:val="24"/>
            <w:szCs w:val="24"/>
          </w:rPr>
          <w:delText xml:space="preserve">in tomato in </w:delText>
        </w:r>
      </w:del>
      <w:ins w:id="572"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73" w:author="Nicole Soltis" w:date="2017-05-16T18:34:00Z">
        <w:r w:rsidDel="00115A56">
          <w:rPr>
            <w:sz w:val="24"/>
            <w:szCs w:val="24"/>
          </w:rPr>
          <w:delText>Because</w:delText>
        </w:r>
        <w:r w:rsidR="00C51BBB" w:rsidDel="00115A56">
          <w:rPr>
            <w:sz w:val="24"/>
            <w:szCs w:val="24"/>
          </w:rPr>
          <w:delText xml:space="preserve"> some</w:delText>
        </w:r>
      </w:del>
      <w:ins w:id="574"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75" w:author="Nicole Soltis" w:date="2017-05-16T18:35:00Z">
        <w:r w:rsidDel="00115A56">
          <w:rPr>
            <w:sz w:val="24"/>
            <w:szCs w:val="24"/>
          </w:rPr>
          <w:delText xml:space="preserve">within </w:delText>
        </w:r>
      </w:del>
      <w:ins w:id="576" w:author="Nicole Soltis" w:date="2017-05-16T18:35:00Z">
        <w:r w:rsidR="00115A56">
          <w:rPr>
            <w:sz w:val="24"/>
            <w:szCs w:val="24"/>
          </w:rPr>
          <w:t xml:space="preserve">between </w:t>
        </w:r>
      </w:ins>
      <w:r>
        <w:rPr>
          <w:sz w:val="24"/>
          <w:szCs w:val="24"/>
        </w:rPr>
        <w:t>tomato</w:t>
      </w:r>
      <w:ins w:id="577" w:author="Nicole Soltis" w:date="2017-05-16T18:35:00Z">
        <w:r w:rsidR="00115A56">
          <w:rPr>
            <w:sz w:val="24"/>
            <w:szCs w:val="24"/>
          </w:rPr>
          <w:t xml:space="preserve"> genotypes</w:t>
        </w:r>
      </w:ins>
      <w:r>
        <w:rPr>
          <w:sz w:val="24"/>
          <w:szCs w:val="24"/>
        </w:rPr>
        <w:t xml:space="preserve">, we used the same approach to test if </w:t>
      </w:r>
      <w:del w:id="578" w:author="Nicole Soltis" w:date="2017-05-16T18:35:00Z">
        <w:r w:rsidDel="00115A56">
          <w:rPr>
            <w:sz w:val="24"/>
            <w:szCs w:val="24"/>
          </w:rPr>
          <w:delText xml:space="preserve">specific </w:delText>
        </w:r>
      </w:del>
      <w:r>
        <w:rPr>
          <w:sz w:val="24"/>
          <w:szCs w:val="24"/>
        </w:rPr>
        <w:t>isolates</w:t>
      </w:r>
      <w:del w:id="579" w:author="Nicole Soltis" w:date="2017-05-16T18:34:00Z">
        <w:r w:rsidDel="00115A56">
          <w:rPr>
            <w:sz w:val="24"/>
            <w:szCs w:val="24"/>
          </w:rPr>
          <w:delText>, independent of their host,</w:delText>
        </w:r>
      </w:del>
      <w:r>
        <w:rPr>
          <w:sz w:val="24"/>
          <w:szCs w:val="24"/>
        </w:rPr>
        <w:t xml:space="preserve"> </w:t>
      </w:r>
      <w:del w:id="580" w:author="Nicole Soltis" w:date="2017-05-16T18:33:00Z">
        <w:r w:rsidDel="00115A56">
          <w:rPr>
            <w:sz w:val="24"/>
            <w:szCs w:val="24"/>
          </w:rPr>
          <w:delText xml:space="preserve">may </w:delText>
        </w:r>
      </w:del>
      <w:r>
        <w:rPr>
          <w:sz w:val="24"/>
          <w:szCs w:val="24"/>
        </w:rPr>
        <w:t xml:space="preserve">show sensitivity to genetic variation associated with </w:t>
      </w:r>
      <w:r>
        <w:rPr>
          <w:sz w:val="24"/>
          <w:szCs w:val="24"/>
        </w:rPr>
        <w:lastRenderedPageBreak/>
        <w:t>tomato</w:t>
      </w:r>
      <w:ins w:id="581"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del w:id="582" w:author="Nicole Soltis" w:date="2017-05-16T18:43:00Z">
        <w:r w:rsidR="00173A62" w:rsidDel="00D02E34">
          <w:rPr>
            <w:sz w:val="24"/>
            <w:szCs w:val="24"/>
          </w:rPr>
          <w:delText xml:space="preserve">are </w:delText>
        </w:r>
      </w:del>
      <w:ins w:id="583"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84" w:author="Nicole Soltis" w:date="2017-05-16T18:43:00Z">
        <w:r w:rsidR="006755B8" w:rsidDel="00D02E34">
          <w:rPr>
            <w:sz w:val="24"/>
            <w:szCs w:val="24"/>
          </w:rPr>
          <w:delText xml:space="preserve">differs </w:delText>
        </w:r>
      </w:del>
      <w:ins w:id="585"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86"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w:t>
        </w:r>
      </w:ins>
      <w:ins w:id="587"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59"/>
      <w:r w:rsidR="008478A5">
        <w:rPr>
          <w:rStyle w:val="CommentReference"/>
        </w:rPr>
        <w:commentReference w:id="559"/>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5B47BCF7" w:rsidR="00BC5308" w:rsidRDefault="005D0AE7" w:rsidP="008A0D22">
      <w:pPr>
        <w:spacing w:line="480" w:lineRule="auto"/>
        <w:rPr>
          <w:sz w:val="24"/>
          <w:szCs w:val="24"/>
        </w:rPr>
      </w:pPr>
      <w:r>
        <w:rPr>
          <w:sz w:val="24"/>
          <w:szCs w:val="24"/>
        </w:rPr>
        <w:tab/>
      </w:r>
      <w:commentRangeStart w:id="588"/>
      <w:ins w:id="589"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588"/>
      <w:ins w:id="590" w:author="Daniel Kliebenstein" w:date="2017-05-03T12:15:00Z">
        <w:r w:rsidR="008478A5">
          <w:rPr>
            <w:rStyle w:val="CommentReference"/>
          </w:rPr>
          <w:commentReference w:id="588"/>
        </w:r>
      </w:ins>
      <w:ins w:id="591" w:author="Daniel Kliebenstein" w:date="2017-05-03T12:14:00Z">
        <w:r w:rsidR="008478A5">
          <w:rPr>
            <w:sz w:val="24"/>
            <w:szCs w:val="24"/>
          </w:rPr>
          <w:t>within tomato</w:t>
        </w:r>
      </w:ins>
      <w:del w:id="592"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93" w:author="Daniel Kliebenstein" w:date="2017-05-03T12:15:00Z">
        <w:r w:rsidR="00FD66D5" w:rsidDel="008478A5">
          <w:rPr>
            <w:sz w:val="24"/>
            <w:szCs w:val="24"/>
          </w:rPr>
          <w:delText>While we did not see much isolate-level specialization to tomato</w:delText>
        </w:r>
      </w:del>
      <w:ins w:id="594" w:author="Daniel Kliebenstein" w:date="2017-05-03T12:15:00Z">
        <w:r w:rsidR="008478A5">
          <w:rPr>
            <w:sz w:val="24"/>
            <w:szCs w:val="24"/>
          </w:rPr>
          <w:t>This suggests that there is genetic variation within the pathogen</w:t>
        </w:r>
      </w:ins>
      <w:ins w:id="595" w:author="Nicole Soltis" w:date="2017-05-16T18:44:00Z">
        <w:r w:rsidR="00BE6EB5">
          <w:rPr>
            <w:sz w:val="24"/>
            <w:szCs w:val="24"/>
          </w:rPr>
          <w:t>,</w:t>
        </w:r>
      </w:ins>
      <w:ins w:id="596" w:author="Daniel Kliebenstein" w:date="2017-05-03T12:15:00Z">
        <w:r w:rsidR="008478A5">
          <w:rPr>
            <w:sz w:val="24"/>
            <w:szCs w:val="24"/>
          </w:rPr>
          <w:t xml:space="preserve"> where some alleles enhance and other alleles decrease virulence</w:t>
        </w:r>
      </w:ins>
      <w:del w:id="597" w:author="Daniel Kliebenstein" w:date="2017-05-03T12:16:00Z">
        <w:r w:rsidR="00FD66D5" w:rsidDel="008478A5">
          <w:rPr>
            <w:sz w:val="24"/>
            <w:szCs w:val="24"/>
          </w:rPr>
          <w:delText>, there may be more specialization at the genetic level</w:delText>
        </w:r>
      </w:del>
      <w:r w:rsidR="00FD66D5">
        <w:rPr>
          <w:sz w:val="24"/>
          <w:szCs w:val="24"/>
        </w:rPr>
        <w:t>.</w:t>
      </w:r>
      <w:ins w:id="598"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del w:id="599" w:author="Daniel Kliebenstein" w:date="2017-05-03T12:16:00Z">
        <w:r w:rsidR="005C5BE9" w:rsidDel="008478A5">
          <w:rPr>
            <w:sz w:val="24"/>
            <w:szCs w:val="24"/>
          </w:rPr>
          <w:delText>on each</w:delText>
        </w:r>
      </w:del>
      <w:ins w:id="600" w:author="Daniel Kliebenstein" w:date="2017-05-03T12:16:00Z">
        <w:r w:rsidR="008478A5">
          <w:rPr>
            <w:sz w:val="24"/>
            <w:szCs w:val="24"/>
          </w:rPr>
          <w:t xml:space="preserve">using the </w:t>
        </w:r>
      </w:ins>
      <w:ins w:id="601" w:author="Daniel Kliebenstein" w:date="2017-05-03T12:17:00Z">
        <w:r w:rsidR="008478A5">
          <w:rPr>
            <w:sz w:val="24"/>
            <w:szCs w:val="24"/>
          </w:rPr>
          <w:t xml:space="preserve">model corrected least-squared mean </w:t>
        </w:r>
      </w:ins>
      <w:ins w:id="602" w:author="Daniel Kliebenstein" w:date="2017-05-03T12:16:00Z">
        <w:r w:rsidR="008478A5">
          <w:rPr>
            <w:sz w:val="24"/>
            <w:szCs w:val="24"/>
          </w:rPr>
          <w:t xml:space="preserve">virulence measured on </w:t>
        </w:r>
        <w:r w:rsidR="008478A5">
          <w:rPr>
            <w:sz w:val="24"/>
            <w:szCs w:val="24"/>
          </w:rPr>
          <w:lastRenderedPageBreak/>
          <w:t>each tomato</w:t>
        </w:r>
      </w:ins>
      <w:del w:id="603" w:author="Daniel Kliebenstein" w:date="2017-05-03T12:16:00Z">
        <w:r w:rsidR="005C5BE9" w:rsidDel="008478A5">
          <w:rPr>
            <w:sz w:val="24"/>
            <w:szCs w:val="24"/>
          </w:rPr>
          <w:delText xml:space="preserve"> plant</w:delText>
        </w:r>
      </w:del>
      <w:r w:rsidR="005C5BE9">
        <w:rPr>
          <w:sz w:val="24"/>
          <w:szCs w:val="24"/>
        </w:rPr>
        <w:t xml:space="preserve"> genotype </w:t>
      </w:r>
      <w:del w:id="604" w:author="Daniel Kliebenstein" w:date="2017-05-03T12:17:00Z">
        <w:r w:rsidR="005C5BE9" w:rsidDel="008478A5">
          <w:rPr>
            <w:sz w:val="24"/>
            <w:szCs w:val="24"/>
          </w:rPr>
          <w:delText>independently</w:delText>
        </w:r>
      </w:del>
      <w:ins w:id="605" w:author="Daniel Kliebenstein" w:date="2017-05-03T12:17:00Z">
        <w:r w:rsidR="008478A5">
          <w:rPr>
            <w:sz w:val="24"/>
            <w:szCs w:val="24"/>
          </w:rPr>
          <w:t>as a separate trait</w:t>
        </w:r>
      </w:ins>
      <w:del w:id="606"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607" w:author="Daniel Kliebenstein" w:date="2017-05-03T12:17:00Z">
        <w:r w:rsidR="008478A5">
          <w:rPr>
            <w:sz w:val="24"/>
            <w:szCs w:val="24"/>
          </w:rPr>
          <w:t xml:space="preserve"> in combination with </w:t>
        </w:r>
        <w:del w:id="608" w:author="Nicole Soltis" w:date="2017-06-12T14:53:00Z">
          <w:r w:rsidR="008478A5" w:rsidDel="00FE1826">
            <w:rPr>
              <w:sz w:val="24"/>
              <w:szCs w:val="24"/>
            </w:rPr>
            <w:delText xml:space="preserve">XX </w:delText>
          </w:r>
        </w:del>
      </w:ins>
      <w:ins w:id="609" w:author="Nicole Soltis" w:date="2017-06-12T14:53:00Z">
        <w:r w:rsidR="00FE1826">
          <w:rPr>
            <w:sz w:val="24"/>
            <w:szCs w:val="24"/>
          </w:rPr>
          <w:t xml:space="preserve">272,672 </w:t>
        </w:r>
      </w:ins>
      <w:ins w:id="610" w:author="Daniel Kliebenstein" w:date="2017-05-03T12:17:00Z">
        <w:r w:rsidR="008478A5">
          <w:rPr>
            <w:sz w:val="24"/>
            <w:szCs w:val="24"/>
          </w:rPr>
          <w:t>SNPs</w:t>
        </w:r>
      </w:ins>
      <w:ins w:id="611" w:author="Daniel Kliebenstein" w:date="2017-05-03T12:18:00Z">
        <w:r w:rsidR="008478A5">
          <w:rPr>
            <w:sz w:val="24"/>
            <w:szCs w:val="24"/>
          </w:rPr>
          <w:t xml:space="preserve"> from</w:t>
        </w:r>
      </w:ins>
      <w:ins w:id="612" w:author="Daniel Kliebenstein" w:date="2017-05-03T12:17:00Z">
        <w:r w:rsidR="008478A5">
          <w:rPr>
            <w:sz w:val="24"/>
            <w:szCs w:val="24"/>
          </w:rPr>
          <w:t xml:space="preserve"> </w:t>
        </w:r>
      </w:ins>
      <w:ins w:id="613"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14"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15"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16" w:author="Daniel Kliebenstein" w:date="2017-05-03T12:21:00Z"/>
          <w:sz w:val="24"/>
          <w:szCs w:val="24"/>
        </w:rPr>
      </w:pPr>
      <w:del w:id="617" w:author="Daniel Kliebenstein" w:date="2017-05-03T12:18:00Z">
        <w:r w:rsidDel="008478A5">
          <w:rPr>
            <w:sz w:val="24"/>
            <w:szCs w:val="24"/>
          </w:rPr>
          <w:delText xml:space="preserve">Initial </w:delText>
        </w:r>
      </w:del>
      <w:ins w:id="618" w:author="Daniel Kliebenstein" w:date="2017-05-03T12:18:00Z">
        <w:r w:rsidR="008478A5">
          <w:rPr>
            <w:sz w:val="24"/>
            <w:szCs w:val="24"/>
          </w:rPr>
          <w:t xml:space="preserve">This </w:t>
        </w:r>
      </w:ins>
      <w:r>
        <w:rPr>
          <w:sz w:val="24"/>
          <w:szCs w:val="24"/>
        </w:rPr>
        <w:t xml:space="preserve">GWA analysis </w:t>
      </w:r>
      <w:del w:id="619" w:author="Daniel Kliebenstein" w:date="2017-05-03T12:18:00Z">
        <w:r w:rsidDel="008478A5">
          <w:rPr>
            <w:sz w:val="24"/>
            <w:szCs w:val="24"/>
          </w:rPr>
          <w:delText xml:space="preserve">revealed </w:delText>
        </w:r>
      </w:del>
      <w:ins w:id="620" w:author="Daniel Kliebenstein" w:date="2017-05-03T12:18:00Z">
        <w:r w:rsidR="008478A5">
          <w:rPr>
            <w:sz w:val="24"/>
            <w:szCs w:val="24"/>
          </w:rPr>
          <w:t xml:space="preserve">showed </w:t>
        </w:r>
      </w:ins>
      <w:r>
        <w:rPr>
          <w:sz w:val="24"/>
          <w:szCs w:val="24"/>
        </w:rPr>
        <w:t>that the</w:t>
      </w:r>
      <w:ins w:id="621"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22"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commentRangeStart w:id="623"/>
      <w:del w:id="624" w:author="Daniel Kliebenstein" w:date="2017-05-03T12:19:00Z">
        <w:r w:rsidR="0055730F" w:rsidDel="00847F0D">
          <w:rPr>
            <w:sz w:val="24"/>
            <w:szCs w:val="24"/>
          </w:rPr>
          <w:delText>On all of the hosts</w:delText>
        </w:r>
      </w:del>
      <w:ins w:id="625" w:author="Daniel Kliebenstein" w:date="2017-05-03T12:19:00Z">
        <w:r w:rsidR="00847F0D">
          <w:rPr>
            <w:sz w:val="24"/>
            <w:szCs w:val="24"/>
          </w:rPr>
          <w:t xml:space="preserve">We identified from 1284 to 25421 SNPs within </w:t>
        </w:r>
        <w:r w:rsidR="00847F0D" w:rsidRPr="00847F0D">
          <w:rPr>
            <w:i/>
            <w:sz w:val="24"/>
            <w:szCs w:val="24"/>
            <w:rPrChange w:id="626"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27"/>
        <w:r w:rsidR="00847F0D">
          <w:rPr>
            <w:sz w:val="24"/>
            <w:szCs w:val="24"/>
          </w:rPr>
          <w:t>12 different host genotypes</w:t>
        </w:r>
      </w:ins>
      <w:del w:id="628"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29" w:author="Daniel Kliebenstein" w:date="2017-05-03T12:20:00Z">
        <w:r w:rsidR="00847F0D">
          <w:rPr>
            <w:sz w:val="24"/>
            <w:szCs w:val="24"/>
          </w:rPr>
          <w:t>Interestingly, few of these SNPs were found for all of the different tomato genotypes with only</w:t>
        </w:r>
        <w:del w:id="630" w:author="Nicole Soltis" w:date="2017-06-12T14:53:00Z">
          <w:r w:rsidR="00847F0D" w:rsidDel="00FE1826">
            <w:rPr>
              <w:sz w:val="24"/>
              <w:szCs w:val="24"/>
            </w:rPr>
            <w:delText xml:space="preserve"> </w:delText>
          </w:r>
        </w:del>
      </w:ins>
    </w:p>
    <w:p w14:paraId="34477F21" w14:textId="47D2B883" w:rsidR="00A42B96" w:rsidRPr="00874893" w:rsidRDefault="004017B8">
      <w:pPr>
        <w:spacing w:line="480" w:lineRule="auto"/>
        <w:ind w:firstLine="720"/>
        <w:rPr>
          <w:sz w:val="24"/>
          <w:szCs w:val="24"/>
        </w:rPr>
        <w:pPrChange w:id="631" w:author="Daniel Kliebenstein" w:date="2017-05-03T12:21:00Z">
          <w:pPr>
            <w:spacing w:line="480" w:lineRule="auto"/>
          </w:pPr>
        </w:pPrChange>
      </w:pPr>
      <w:del w:id="632"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633"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34" w:author="Daniel Kliebenstein" w:date="2017-05-03T12:21:00Z">
        <w:r w:rsidDel="00847F0D">
          <w:rPr>
            <w:sz w:val="24"/>
            <w:szCs w:val="24"/>
          </w:rPr>
          <w:delText xml:space="preserve">were </w:delText>
        </w:r>
      </w:del>
      <w:ins w:id="635" w:author="Daniel Kliebenstein" w:date="2017-05-03T12:21:00Z">
        <w:r w:rsidR="00847F0D">
          <w:rPr>
            <w:sz w:val="24"/>
            <w:szCs w:val="24"/>
          </w:rPr>
          <w:t>being found for virulence on</w:t>
        </w:r>
      </w:ins>
      <w:del w:id="636"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37"/>
      <w:r w:rsidR="009B50C9">
        <w:rPr>
          <w:sz w:val="24"/>
          <w:szCs w:val="24"/>
        </w:rPr>
        <w:t>12</w:t>
      </w:r>
      <w:ins w:id="638"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37"/>
      <w:r w:rsidR="00847F0D">
        <w:rPr>
          <w:rStyle w:val="CommentReference"/>
        </w:rPr>
        <w:commentReference w:id="637"/>
      </w:r>
      <w:del w:id="639" w:author="Daniel Kliebenstein" w:date="2017-05-03T12:21:00Z">
        <w:r w:rsidDel="00847F0D">
          <w:rPr>
            <w:sz w:val="24"/>
            <w:szCs w:val="24"/>
          </w:rPr>
          <w:delText>)</w:delText>
        </w:r>
        <w:r w:rsidR="0041714B" w:rsidDel="00847F0D">
          <w:rPr>
            <w:sz w:val="24"/>
            <w:szCs w:val="24"/>
          </w:rPr>
          <w:delText xml:space="preserve">, </w:delText>
        </w:r>
      </w:del>
      <w:ins w:id="640"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41"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42" w:author="Daniel Kliebenstein" w:date="2017-05-03T12:22:00Z">
        <w:r w:rsidR="00847F0D">
          <w:rPr>
            <w:sz w:val="24"/>
            <w:szCs w:val="24"/>
          </w:rPr>
          <w:t xml:space="preserve"> while</w:t>
        </w:r>
      </w:ins>
      <w:del w:id="643" w:author="Daniel Kliebenstein" w:date="2017-05-03T12:22:00Z">
        <w:r w:rsidDel="00847F0D">
          <w:rPr>
            <w:sz w:val="24"/>
            <w:szCs w:val="24"/>
          </w:rPr>
          <w:delText xml:space="preserve">. </w:delText>
        </w:r>
        <w:r w:rsidR="004836F6" w:rsidDel="00847F0D">
          <w:rPr>
            <w:sz w:val="24"/>
            <w:szCs w:val="24"/>
          </w:rPr>
          <w:delText xml:space="preserve">However, </w:delText>
        </w:r>
      </w:del>
      <w:ins w:id="644" w:author="Daniel Kliebenstein" w:date="2017-05-03T12:22:00Z">
        <w:r w:rsidR="00847F0D">
          <w:rPr>
            <w:sz w:val="24"/>
            <w:szCs w:val="24"/>
          </w:rPr>
          <w:t xml:space="preserve"> </w:t>
        </w:r>
      </w:ins>
      <w:commentRangeEnd w:id="627"/>
      <w:ins w:id="645" w:author="Daniel Kliebenstein" w:date="2017-05-03T12:24:00Z">
        <w:r w:rsidR="00847F0D">
          <w:rPr>
            <w:rStyle w:val="CommentReference"/>
          </w:rPr>
          <w:commentReference w:id="627"/>
        </w:r>
      </w:ins>
      <w:r w:rsidR="009B50C9">
        <w:rPr>
          <w:sz w:val="24"/>
          <w:szCs w:val="24"/>
        </w:rPr>
        <w:t>46k</w:t>
      </w:r>
      <w:ins w:id="646" w:author="Daniel Kliebenstein" w:date="2017-05-03T12:22:00Z">
        <w:r w:rsidR="00847F0D">
          <w:rPr>
            <w:sz w:val="24"/>
            <w:szCs w:val="24"/>
          </w:rPr>
          <w:t xml:space="preserve"> SNPs were linked to virulence using only a single host tomato genotype.</w:t>
        </w:r>
      </w:ins>
      <w:del w:id="647"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loci were identified only from a single host genotype, in</w:delText>
        </w:r>
      </w:del>
      <w:ins w:id="648" w:author="Daniel Kliebenstein" w:date="2017-05-03T12:22:00Z">
        <w:r w:rsidR="00847F0D">
          <w:rPr>
            <w:sz w:val="24"/>
            <w:szCs w:val="24"/>
          </w:rPr>
          <w:t xml:space="preserve"> </w:t>
        </w:r>
      </w:ins>
      <w:commentRangeEnd w:id="623"/>
      <w:r w:rsidR="00FE1826">
        <w:rPr>
          <w:rStyle w:val="CommentReference"/>
        </w:rPr>
        <w:commentReference w:id="623"/>
      </w:r>
      <w:ins w:id="649" w:author="Daniel Kliebenstein" w:date="2017-05-03T12:22:00Z">
        <w:r w:rsidR="00847F0D">
          <w:rPr>
            <w:sz w:val="24"/>
            <w:szCs w:val="24"/>
          </w:rPr>
          <w:t xml:space="preserve">This suggests that there is significant genetic variation in </w:t>
        </w:r>
      </w:ins>
      <w:del w:id="650" w:author="Daniel Kliebenstein" w:date="2017-05-03T12:23:00Z">
        <w:r w:rsidR="004836F6" w:rsidDel="00847F0D">
          <w:rPr>
            <w:sz w:val="24"/>
            <w:szCs w:val="24"/>
          </w:rPr>
          <w:lastRenderedPageBreak/>
          <w:delText xml:space="preserve">dicating that the genetic basis of </w:delText>
        </w:r>
      </w:del>
      <w:r w:rsidR="004836F6">
        <w:rPr>
          <w:i/>
          <w:sz w:val="24"/>
          <w:szCs w:val="24"/>
        </w:rPr>
        <w:t>B</w:t>
      </w:r>
      <w:del w:id="651" w:author="Nicole Soltis" w:date="2017-05-16T17:44:00Z">
        <w:r w:rsidR="004836F6" w:rsidDel="00D702E6">
          <w:rPr>
            <w:i/>
            <w:sz w:val="24"/>
            <w:szCs w:val="24"/>
          </w:rPr>
          <w:delText>otrytis</w:delText>
        </w:r>
      </w:del>
      <w:ins w:id="652" w:author="Nicole Soltis" w:date="2017-05-16T17:44:00Z">
        <w:r w:rsidR="00D702E6">
          <w:rPr>
            <w:i/>
            <w:sz w:val="24"/>
            <w:szCs w:val="24"/>
          </w:rPr>
          <w:t xml:space="preserve">. </w:t>
        </w:r>
        <w:proofErr w:type="gramStart"/>
        <w:r w:rsidR="00D702E6">
          <w:rPr>
            <w:i/>
            <w:sz w:val="24"/>
            <w:szCs w:val="24"/>
          </w:rPr>
          <w:t>cinerea</w:t>
        </w:r>
      </w:ins>
      <w:proofErr w:type="gramEnd"/>
      <w:r w:rsidR="004836F6">
        <w:rPr>
          <w:sz w:val="24"/>
          <w:szCs w:val="24"/>
        </w:rPr>
        <w:t xml:space="preserve"> virulence </w:t>
      </w:r>
      <w:ins w:id="653" w:author="Daniel Kliebenstein" w:date="2017-05-03T12:23:00Z">
        <w:r w:rsidR="00847F0D">
          <w:rPr>
            <w:sz w:val="24"/>
            <w:szCs w:val="24"/>
          </w:rPr>
          <w:t>that is dependent upon the hosts genetic background which is in agreement with the fraction of variation attributed to this term in the linear model</w:t>
        </w:r>
      </w:ins>
      <w:del w:id="654"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1BC48372" w:rsidR="004017B8" w:rsidDel="00C54721" w:rsidRDefault="0041714B" w:rsidP="00BF5072">
      <w:pPr>
        <w:spacing w:line="480" w:lineRule="auto"/>
        <w:ind w:firstLine="720"/>
        <w:rPr>
          <w:del w:id="655" w:author="Nicole Soltis" w:date="2017-05-01T16:17:00Z"/>
          <w:sz w:val="24"/>
          <w:szCs w:val="24"/>
        </w:rPr>
      </w:pPr>
      <w:del w:id="656" w:author="Nicole Soltis" w:date="2017-06-12T14:57:00Z">
        <w:r w:rsidDel="00FE1826">
          <w:rPr>
            <w:sz w:val="24"/>
            <w:szCs w:val="24"/>
          </w:rPr>
          <w:delText xml:space="preserve">We </w:delText>
        </w:r>
        <w:r w:rsidR="00932108" w:rsidDel="00FE1826">
          <w:rPr>
            <w:sz w:val="24"/>
            <w:szCs w:val="24"/>
          </w:rPr>
          <w:delText>next</w:delText>
        </w:r>
        <w:r w:rsidDel="00FE1826">
          <w:rPr>
            <w:sz w:val="24"/>
            <w:szCs w:val="24"/>
          </w:rPr>
          <w:delText xml:space="preserve"> examined the </w:delText>
        </w:r>
        <w:r w:rsidR="004A428B" w:rsidDel="00FE1826">
          <w:rPr>
            <w:sz w:val="24"/>
            <w:szCs w:val="24"/>
          </w:rPr>
          <w:delText xml:space="preserve">relative </w:delText>
        </w:r>
        <w:r w:rsidR="004744E1" w:rsidDel="00FE1826">
          <w:rPr>
            <w:sz w:val="24"/>
            <w:szCs w:val="24"/>
          </w:rPr>
          <w:delText xml:space="preserve">effect estimates of the </w:delText>
        </w:r>
        <w:r w:rsidDel="00FE1826">
          <w:rPr>
            <w:sz w:val="24"/>
            <w:szCs w:val="24"/>
          </w:rPr>
          <w:delText xml:space="preserve">top 50 SNPs </w:delText>
        </w:r>
        <w:r w:rsidR="00E160CF" w:rsidDel="00FE1826">
          <w:rPr>
            <w:sz w:val="24"/>
            <w:szCs w:val="24"/>
          </w:rPr>
          <w:delText>for each plant host (Figure R</w:delText>
        </w:r>
        <w:r w:rsidR="002E0F7F" w:rsidDel="00FE1826">
          <w:rPr>
            <w:sz w:val="24"/>
            <w:szCs w:val="24"/>
          </w:rPr>
          <w:delText>6</w:delText>
        </w:r>
        <w:r w:rsidR="004A428B" w:rsidDel="00FE1826">
          <w:rPr>
            <w:sz w:val="24"/>
            <w:szCs w:val="24"/>
          </w:rPr>
          <w:delText xml:space="preserve">). The relative effect of each large-effect SNP varies depending on plant host. This suggests that the major genes controlling </w:delText>
        </w:r>
        <w:r w:rsidR="004A428B" w:rsidRPr="00533C07" w:rsidDel="00FE1826">
          <w:rPr>
            <w:i/>
            <w:sz w:val="24"/>
            <w:szCs w:val="24"/>
            <w:rPrChange w:id="657" w:author="Nicole Soltis" w:date="2017-05-16T17:47:00Z">
              <w:rPr>
                <w:sz w:val="24"/>
                <w:szCs w:val="24"/>
              </w:rPr>
            </w:rPrChange>
          </w:rPr>
          <w:delText xml:space="preserve">B. cinerea </w:delText>
        </w:r>
        <w:r w:rsidR="004A428B" w:rsidDel="00FE1826">
          <w:rPr>
            <w:sz w:val="24"/>
            <w:szCs w:val="24"/>
          </w:rPr>
          <w:delText xml:space="preserve">virulence on tomato depend upon host genotype. </w:delText>
        </w:r>
      </w:del>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530B71F" w:rsidR="00A83BD4" w:rsidRDefault="00A83BD4" w:rsidP="008A0D22">
      <w:pPr>
        <w:spacing w:line="480" w:lineRule="auto"/>
        <w:rPr>
          <w:sz w:val="24"/>
          <w:szCs w:val="24"/>
        </w:rPr>
      </w:pPr>
      <w:r>
        <w:rPr>
          <w:sz w:val="24"/>
          <w:szCs w:val="24"/>
        </w:rPr>
        <w:tab/>
      </w:r>
      <w:r w:rsidR="005802AD">
        <w:rPr>
          <w:sz w:val="24"/>
          <w:szCs w:val="24"/>
        </w:rPr>
        <w:t xml:space="preserve">To directly </w:t>
      </w:r>
      <w:del w:id="658" w:author="Daniel Kliebenstein" w:date="2017-05-03T12:25:00Z">
        <w:r w:rsidR="005802AD" w:rsidDel="00847F0D">
          <w:rPr>
            <w:sz w:val="24"/>
            <w:szCs w:val="24"/>
          </w:rPr>
          <w:delText xml:space="preserve">test </w:delText>
        </w:r>
      </w:del>
      <w:ins w:id="659"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60"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61" w:author="Nicole Soltis" w:date="2017-05-16T17:44:00Z">
        <w:r w:rsidR="00D702E6" w:rsidRPr="005802AD">
          <w:rPr>
            <w:i/>
            <w:sz w:val="24"/>
            <w:szCs w:val="24"/>
          </w:rPr>
          <w:t>B</w:t>
        </w:r>
        <w:r w:rsidR="00D702E6">
          <w:rPr>
            <w:i/>
            <w:sz w:val="24"/>
            <w:szCs w:val="24"/>
          </w:rPr>
          <w:t xml:space="preserve">. cinerea </w:t>
        </w:r>
      </w:ins>
      <w:del w:id="662" w:author="Daniel Kliebenstein" w:date="2017-05-03T12:25:00Z">
        <w:r w:rsidR="005802AD" w:rsidDel="00847F0D">
          <w:rPr>
            <w:sz w:val="24"/>
            <w:szCs w:val="24"/>
          </w:rPr>
          <w:delText xml:space="preserve">genetics </w:delText>
        </w:r>
      </w:del>
      <w:ins w:id="663"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64" w:author="Daniel Kliebenstein" w:date="2017-05-03T12:26:00Z">
        <w:r w:rsidR="00847F0D">
          <w:rPr>
            <w:sz w:val="24"/>
            <w:szCs w:val="24"/>
          </w:rPr>
          <w:t xml:space="preserve">. We also calculated a </w:t>
        </w:r>
      </w:ins>
      <w:del w:id="665"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del w:id="666" w:author="Nicole Soltis" w:date="2017-06-12T14:58:00Z">
        <w:r w:rsidDel="0012005A">
          <w:rPr>
            <w:sz w:val="24"/>
            <w:szCs w:val="24"/>
          </w:rPr>
          <w:delText xml:space="preserve"> </w:delText>
        </w:r>
      </w:del>
      <w:r>
        <w:rPr>
          <w:sz w:val="24"/>
          <w:szCs w:val="24"/>
        </w:rPr>
        <w:t>domestication sensitivity</w:t>
      </w:r>
      <w:ins w:id="667"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68" w:author="Daniel Kliebenstein" w:date="2017-05-03T12:26:00Z">
        <w:r w:rsidDel="00847F0D">
          <w:rPr>
            <w:sz w:val="24"/>
            <w:szCs w:val="24"/>
          </w:rPr>
          <w:delText xml:space="preserve">We </w:delText>
        </w:r>
      </w:del>
      <w:ins w:id="669"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70" w:author="Daniel Kliebenstein" w:date="2017-05-03T12:27:00Z">
        <w:r w:rsidDel="00847F0D">
          <w:rPr>
            <w:sz w:val="24"/>
            <w:szCs w:val="24"/>
          </w:rPr>
          <w:delText>for each of these</w:delText>
        </w:r>
      </w:del>
      <w:ins w:id="671" w:author="Daniel Kliebenstein" w:date="2017-05-03T12:27:00Z">
        <w:r w:rsidR="00847F0D">
          <w:rPr>
            <w:sz w:val="24"/>
            <w:szCs w:val="24"/>
          </w:rPr>
          <w:t>to map genes in the pathogen that respond to domestication shifts in the plant</w:t>
        </w:r>
      </w:ins>
      <w:del w:id="672" w:author="Daniel Kliebenstein" w:date="2017-05-03T12:27:00Z">
        <w:r w:rsidDel="00847F0D">
          <w:rPr>
            <w:sz w:val="24"/>
            <w:szCs w:val="24"/>
          </w:rPr>
          <w:delText xml:space="preserve"> </w:delText>
        </w:r>
        <w:r w:rsidR="00A42B96" w:rsidDel="00847F0D">
          <w:rPr>
            <w:sz w:val="24"/>
            <w:szCs w:val="24"/>
          </w:rPr>
          <w:delText xml:space="preserve">domestication </w:delText>
        </w:r>
        <w:r w:rsidR="00A42B96" w:rsidDel="00847F0D">
          <w:rPr>
            <w:sz w:val="24"/>
            <w:szCs w:val="24"/>
          </w:rPr>
          <w:lastRenderedPageBreak/>
          <w:delText xml:space="preserve">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2DC66FAB" w:rsidR="00814D01" w:rsidRDefault="00814D01" w:rsidP="008A0D22">
      <w:pPr>
        <w:spacing w:line="480" w:lineRule="auto"/>
        <w:ind w:firstLine="720"/>
        <w:rPr>
          <w:sz w:val="24"/>
          <w:szCs w:val="24"/>
        </w:rPr>
      </w:pPr>
      <w:commentRangeStart w:id="673"/>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674"/>
      <w:r w:rsidR="005370B1" w:rsidRPr="00AB7EAD">
        <w:rPr>
          <w:sz w:val="24"/>
          <w:szCs w:val="24"/>
        </w:rPr>
        <w:t xml:space="preserve">At the gene level, </w:t>
      </w:r>
      <w:commentRangeStart w:id="675"/>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 xml:space="preserve">genes contained significant SNPs </w:t>
      </w:r>
      <w:commentRangeEnd w:id="675"/>
      <w:r w:rsidR="0012005A">
        <w:rPr>
          <w:rStyle w:val="CommentReference"/>
        </w:rPr>
        <w:commentReference w:id="675"/>
      </w:r>
      <w:r w:rsidR="00726F6E">
        <w:rPr>
          <w:sz w:val="24"/>
          <w:szCs w:val="24"/>
        </w:rPr>
        <w:t>(&gt;99%) when studied for one or more of the domestication phenotypes</w:t>
      </w:r>
      <w:r w:rsidR="00861B3B">
        <w:rPr>
          <w:sz w:val="24"/>
          <w:szCs w:val="24"/>
        </w:rPr>
        <w:t xml:space="preserve"> (Table S1)</w:t>
      </w:r>
      <w:r w:rsidR="00726F6E">
        <w:rPr>
          <w:sz w:val="24"/>
          <w:szCs w:val="24"/>
        </w:rPr>
        <w:t xml:space="preserve">. </w:t>
      </w:r>
      <w:commentRangeStart w:id="676"/>
      <w:commentRangeStart w:id="677"/>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676"/>
      <w:r w:rsidR="00A42B96">
        <w:rPr>
          <w:rStyle w:val="CommentReference"/>
        </w:rPr>
        <w:commentReference w:id="676"/>
      </w:r>
      <w:commentRangeEnd w:id="677"/>
      <w:r w:rsidR="00363E39">
        <w:rPr>
          <w:rStyle w:val="CommentReference"/>
        </w:rPr>
        <w:commentReference w:id="677"/>
      </w:r>
      <w:r w:rsidR="00861B3B">
        <w:rPr>
          <w:sz w:val="24"/>
          <w:szCs w:val="24"/>
        </w:rPr>
        <w:t xml:space="preserve">. This </w:t>
      </w:r>
      <w:r w:rsidR="00363E39">
        <w:rPr>
          <w:sz w:val="24"/>
          <w:szCs w:val="24"/>
        </w:rPr>
        <w:t>suggests</w:t>
      </w:r>
      <w:r w:rsidR="00861B3B">
        <w:rPr>
          <w:sz w:val="24"/>
          <w:szCs w:val="24"/>
        </w:rPr>
        <w:t xml:space="preserve"> that most variation in </w:t>
      </w:r>
      <w:del w:id="678"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79"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Notably, only a single gene predicted to be associated with pathogenesis was identified, containing a CFEM domain. </w:t>
      </w:r>
      <w:commentRangeEnd w:id="674"/>
      <w:r w:rsidR="00945345">
        <w:rPr>
          <w:rStyle w:val="CommentReference"/>
        </w:rPr>
        <w:commentReference w:id="674"/>
      </w:r>
    </w:p>
    <w:p w14:paraId="769E6E10" w14:textId="32AA40C2" w:rsidR="003577C8" w:rsidRPr="005D0AE7" w:rsidRDefault="003577C8" w:rsidP="008A0D22">
      <w:pPr>
        <w:spacing w:line="480" w:lineRule="auto"/>
        <w:ind w:firstLine="720"/>
        <w:rPr>
          <w:sz w:val="24"/>
          <w:szCs w:val="24"/>
        </w:rPr>
      </w:pPr>
      <w:commentRangeStart w:id="680"/>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680"/>
      <w:r w:rsidR="00945345">
        <w:rPr>
          <w:rStyle w:val="CommentReference"/>
        </w:rPr>
        <w:commentReference w:id="680"/>
      </w:r>
      <w:commentRangeEnd w:id="673"/>
      <w:r w:rsidR="00847F0D">
        <w:rPr>
          <w:rStyle w:val="CommentReference"/>
        </w:rPr>
        <w:commentReference w:id="673"/>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81"/>
      <w:r>
        <w:rPr>
          <w:sz w:val="24"/>
          <w:szCs w:val="24"/>
        </w:rPr>
        <w:t>Summary paragraph</w:t>
      </w:r>
      <w:commentRangeEnd w:id="681"/>
      <w:r>
        <w:rPr>
          <w:rStyle w:val="CommentReference"/>
        </w:rPr>
        <w:commentReference w:id="681"/>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682" w:author="Daniel Kliebenstein" w:date="2017-05-03T12:28:00Z">
        <w:r w:rsidDel="00847F0D">
          <w:rPr>
            <w:sz w:val="24"/>
            <w:szCs w:val="24"/>
          </w:rPr>
          <w:delText xml:space="preserve">These </w:delText>
        </w:r>
      </w:del>
      <w:ins w:id="683"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684" w:author="Daniel Kliebenstein" w:date="2017-05-03T12:28:00Z">
        <w:r w:rsidR="00847F0D">
          <w:rPr>
            <w:sz w:val="24"/>
            <w:szCs w:val="24"/>
          </w:rPr>
          <w:t xml:space="preserve">a specific tomato </w:t>
        </w:r>
      </w:ins>
      <w:r>
        <w:rPr>
          <w:sz w:val="24"/>
          <w:szCs w:val="24"/>
        </w:rPr>
        <w:t>host</w:t>
      </w:r>
      <w:ins w:id="685" w:author="Daniel Kliebenstein" w:date="2017-05-03T12:28:00Z">
        <w:r w:rsidR="00847F0D">
          <w:rPr>
            <w:sz w:val="24"/>
            <w:szCs w:val="24"/>
          </w:rPr>
          <w:t>s</w:t>
        </w:r>
      </w:ins>
      <w:r>
        <w:rPr>
          <w:sz w:val="24"/>
          <w:szCs w:val="24"/>
        </w:rPr>
        <w:t xml:space="preserve"> </w:t>
      </w:r>
      <w:del w:id="686" w:author="Daniel Kliebenstein" w:date="2017-05-03T12:28:00Z">
        <w:r w:rsidDel="00847F0D">
          <w:rPr>
            <w:sz w:val="24"/>
            <w:szCs w:val="24"/>
          </w:rPr>
          <w:delText xml:space="preserve">response </w:delText>
        </w:r>
      </w:del>
      <w:ins w:id="687"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ins w:id="688"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689"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690" w:author="Daniel Kliebenstein" w:date="2017-05-03T12:29:00Z">
        <w:r w:rsidR="003B75F5" w:rsidDel="00847F0D">
          <w:rPr>
            <w:sz w:val="24"/>
            <w:szCs w:val="24"/>
          </w:rPr>
          <w:delText xml:space="preserve">these </w:delText>
        </w:r>
      </w:del>
      <w:proofErr w:type="gramStart"/>
      <w:ins w:id="691"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692"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693"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694" w:author="Daniel Kliebenstein" w:date="2017-05-03T12:29:00Z">
        <w:r w:rsidR="00AA35C0" w:rsidDel="00DC14F4">
          <w:rPr>
            <w:sz w:val="24"/>
            <w:szCs w:val="24"/>
          </w:rPr>
          <w:delText xml:space="preserve">by </w:delText>
        </w:r>
      </w:del>
      <w:ins w:id="695"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696" w:author="Daniel Kliebenstein" w:date="2017-05-03T12:29:00Z">
        <w:r w:rsidR="00DC14F4">
          <w:rPr>
            <w:sz w:val="24"/>
            <w:szCs w:val="24"/>
          </w:rPr>
          <w:t xml:space="preserve">s and we were able to identify </w:t>
        </w:r>
      </w:ins>
      <w:ins w:id="697" w:author="Daniel Kliebenstein" w:date="2017-05-03T12:30:00Z">
        <w:r w:rsidR="00DC14F4">
          <w:rPr>
            <w:sz w:val="24"/>
            <w:szCs w:val="24"/>
          </w:rPr>
          <w:t xml:space="preserve">specific loci in the pathogen that control domestication sensitive virulence. </w:t>
        </w:r>
      </w:ins>
      <w:del w:id="698" w:author="Daniel Kliebenstein" w:date="2017-05-03T12:30:00Z">
        <w:r w:rsidR="00AA35C0" w:rsidDel="00DC14F4">
          <w:rPr>
            <w:sz w:val="24"/>
            <w:szCs w:val="24"/>
          </w:rPr>
          <w:delText xml:space="preserve">, </w:delText>
        </w:r>
        <w:r w:rsidR="006C499C" w:rsidDel="00DC14F4">
          <w:rPr>
            <w:sz w:val="24"/>
            <w:szCs w:val="24"/>
          </w:rPr>
          <w:delText>t</w:delText>
        </w:r>
      </w:del>
      <w:ins w:id="699"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700"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701" w:author="Daniel Kliebenstein" w:date="2017-05-03T12:33:00Z"/>
          <w:sz w:val="24"/>
          <w:szCs w:val="24"/>
        </w:rPr>
      </w:pPr>
      <w:r>
        <w:rPr>
          <w:sz w:val="24"/>
          <w:szCs w:val="24"/>
        </w:rPr>
        <w:t>Host domestication is theoretically expected to decrease resistance to pathogens as alleles are lost in the domestication bottleneck</w:t>
      </w:r>
      <w:ins w:id="702" w:author="Daniel Kliebenstein" w:date="2017-05-03T12:30:00Z">
        <w:r w:rsidR="00DC14F4">
          <w:rPr>
            <w:sz w:val="24"/>
            <w:szCs w:val="24"/>
          </w:rPr>
          <w:t xml:space="preserve"> as found for </w:t>
        </w:r>
      </w:ins>
      <w:del w:id="703"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704"/>
      <w:r>
        <w:rPr>
          <w:sz w:val="24"/>
          <w:szCs w:val="24"/>
        </w:rPr>
        <w:t>[GIVE EXAMPLES]</w:t>
      </w:r>
      <w:commentRangeEnd w:id="704"/>
      <w:r w:rsidR="006C499C">
        <w:rPr>
          <w:rStyle w:val="CommentReference"/>
        </w:rPr>
        <w:commentReference w:id="704"/>
      </w:r>
      <w:r>
        <w:rPr>
          <w:sz w:val="24"/>
          <w:szCs w:val="24"/>
        </w:rPr>
        <w:t xml:space="preserve">. </w:t>
      </w:r>
      <w:r w:rsidR="00AA35C0">
        <w:rPr>
          <w:sz w:val="24"/>
          <w:szCs w:val="24"/>
        </w:rPr>
        <w:t xml:space="preserve">Surprisingly, we did not find evidence for a domestication bottleneck in </w:t>
      </w:r>
      <w:ins w:id="705"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706" w:author="Daniel Kliebenstein" w:date="2017-05-03T12:31:00Z">
        <w:r w:rsidR="00AA35C0" w:rsidDel="00DC14F4">
          <w:rPr>
            <w:sz w:val="24"/>
            <w:szCs w:val="24"/>
          </w:rPr>
          <w:delText xml:space="preserve">contradicts </w:delText>
        </w:r>
      </w:del>
      <w:ins w:id="707" w:author="Daniel Kliebenstein" w:date="2017-05-03T12:31:00Z">
        <w:r w:rsidR="00DC14F4">
          <w:rPr>
            <w:sz w:val="24"/>
            <w:szCs w:val="24"/>
          </w:rPr>
          <w:t xml:space="preserve">is in </w:t>
        </w:r>
        <w:r w:rsidR="00DC14F4">
          <w:rPr>
            <w:sz w:val="24"/>
            <w:szCs w:val="24"/>
          </w:rPr>
          <w:lastRenderedPageBreak/>
          <w:t>contrast to previous studies that explicitly show that there is a genotypic bottleneck within tomato domestication</w:t>
        </w:r>
        <w:commentRangeStart w:id="708"/>
        <w:r w:rsidR="00DC14F4">
          <w:rPr>
            <w:sz w:val="24"/>
            <w:szCs w:val="24"/>
          </w:rPr>
          <w:t xml:space="preserve"> (CITAIONS)</w:t>
        </w:r>
      </w:ins>
      <w:commentRangeEnd w:id="708"/>
      <w:ins w:id="709" w:author="Daniel Kliebenstein" w:date="2017-05-03T12:32:00Z">
        <w:r w:rsidR="00DC14F4">
          <w:rPr>
            <w:rStyle w:val="CommentReference"/>
          </w:rPr>
          <w:commentReference w:id="708"/>
        </w:r>
      </w:ins>
      <w:ins w:id="710" w:author="Daniel Kliebenstein" w:date="2017-05-03T12:31:00Z">
        <w:r w:rsidR="00DC14F4">
          <w:rPr>
            <w:sz w:val="24"/>
            <w:szCs w:val="24"/>
          </w:rPr>
          <w:t xml:space="preserve">. </w:t>
        </w:r>
      </w:ins>
      <w:del w:id="711"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12"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713" w:author="Daniel Kliebenstein" w:date="2017-05-03T12:33:00Z">
        <w:r w:rsidR="00DC14F4">
          <w:rPr>
            <w:sz w:val="24"/>
            <w:szCs w:val="24"/>
          </w:rPr>
          <w:t>experiment</w:t>
        </w:r>
      </w:ins>
      <w:ins w:id="714" w:author="Daniel Kliebenstein" w:date="2017-05-03T12:32:00Z">
        <w:r w:rsidR="00DC14F4">
          <w:rPr>
            <w:sz w:val="24"/>
            <w:szCs w:val="24"/>
          </w:rPr>
          <w:t xml:space="preserve"> </w:t>
        </w:r>
      </w:ins>
      <w:ins w:id="715"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16"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17" w:author="Nicole Soltis" w:date="2017-05-16T17:44:00Z">
        <w:r w:rsidR="00E773AB" w:rsidDel="00D702E6">
          <w:rPr>
            <w:i/>
            <w:sz w:val="24"/>
            <w:szCs w:val="24"/>
          </w:rPr>
          <w:delText xml:space="preserve">Botrytis </w:delText>
        </w:r>
      </w:del>
      <w:ins w:id="718"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19"/>
      <w:r w:rsidR="00102FE8">
        <w:rPr>
          <w:sz w:val="24"/>
          <w:szCs w:val="24"/>
        </w:rPr>
        <w:t>approximately</w:t>
      </w:r>
      <w:commentRangeStart w:id="720"/>
      <w:r w:rsidR="00102FE8">
        <w:rPr>
          <w:sz w:val="24"/>
          <w:szCs w:val="24"/>
        </w:rPr>
        <w:t xml:space="preserve">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19"/>
      <w:r w:rsidR="00EA0F7A">
        <w:rPr>
          <w:rStyle w:val="CommentReference"/>
        </w:rPr>
        <w:commentReference w:id="719"/>
      </w:r>
      <w:r w:rsidR="00102FE8">
        <w:rPr>
          <w:sz w:val="24"/>
          <w:szCs w:val="24"/>
        </w:rPr>
        <w:t>genotype</w:t>
      </w:r>
      <w:commentRangeEnd w:id="720"/>
      <w:r w:rsidR="0012005A">
        <w:rPr>
          <w:rStyle w:val="CommentReference"/>
        </w:rPr>
        <w:commentReference w:id="720"/>
      </w:r>
      <w:r w:rsidR="00102FE8">
        <w:rPr>
          <w:sz w:val="24"/>
          <w:szCs w:val="24"/>
        </w:rPr>
        <w:t>,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21" w:author="Daniel Kliebenstein" w:date="2017-05-03T12:34:00Z">
        <w:r w:rsidDel="00EA0F7A">
          <w:rPr>
            <w:sz w:val="24"/>
            <w:szCs w:val="24"/>
          </w:rPr>
          <w:delText xml:space="preserve">is </w:delText>
        </w:r>
      </w:del>
      <w:ins w:id="722"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23"/>
        <w:r w:rsidR="00EA0F7A">
          <w:rPr>
            <w:sz w:val="24"/>
            <w:szCs w:val="24"/>
          </w:rPr>
          <w:t>CITATIONS</w:t>
        </w:r>
      </w:ins>
      <w:commentRangeEnd w:id="723"/>
      <w:ins w:id="724" w:author="Daniel Kliebenstein" w:date="2017-05-03T12:35:00Z">
        <w:r w:rsidR="00EA0F7A">
          <w:rPr>
            <w:rStyle w:val="CommentReference"/>
          </w:rPr>
          <w:commentReference w:id="723"/>
        </w:r>
      </w:ins>
      <w:ins w:id="725" w:author="Daniel Kliebenstein" w:date="2017-05-03T12:34:00Z">
        <w:r w:rsidR="00EA0F7A">
          <w:rPr>
            <w:sz w:val="24"/>
            <w:szCs w:val="24"/>
          </w:rPr>
          <w:t>)</w:t>
        </w:r>
      </w:ins>
      <w:del w:id="726"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Further studies </w:t>
      </w:r>
      <w:del w:id="727" w:author="Daniel Kliebenstein" w:date="2017-05-03T12:35:00Z">
        <w:r w:rsidDel="00EA0F7A">
          <w:rPr>
            <w:sz w:val="24"/>
            <w:szCs w:val="24"/>
          </w:rPr>
          <w:delText xml:space="preserve">can </w:delText>
        </w:r>
      </w:del>
      <w:ins w:id="728" w:author="Daniel Kliebenstein" w:date="2017-05-03T12:35:00Z">
        <w:r w:rsidR="00EA0F7A">
          <w:rPr>
            <w:sz w:val="24"/>
            <w:szCs w:val="24"/>
          </w:rPr>
          <w:t xml:space="preserve">are needed to test the relationships between SNP and haplotype effect size </w:t>
        </w:r>
        <w:r w:rsidR="00EA0F7A">
          <w:rPr>
            <w:sz w:val="24"/>
            <w:szCs w:val="24"/>
          </w:rPr>
          <w:lastRenderedPageBreak/>
          <w:t xml:space="preserve">estimates in </w:t>
        </w:r>
        <w:r w:rsidR="00EA0F7A" w:rsidRPr="00533C07">
          <w:rPr>
            <w:i/>
            <w:sz w:val="24"/>
            <w:szCs w:val="24"/>
            <w:rPrChange w:id="729" w:author="Nicole Soltis" w:date="2017-05-16T17:48:00Z">
              <w:rPr>
                <w:sz w:val="24"/>
                <w:szCs w:val="24"/>
              </w:rPr>
            </w:rPrChange>
          </w:rPr>
          <w:t xml:space="preserve">B. cinerea </w:t>
        </w:r>
        <w:r w:rsidR="00EA0F7A">
          <w:rPr>
            <w:sz w:val="24"/>
            <w:szCs w:val="24"/>
          </w:rPr>
          <w:t>and to compare how the host plant species may affect this image</w:t>
        </w:r>
      </w:ins>
      <w:ins w:id="730" w:author="Daniel Kliebenstein" w:date="2017-05-03T12:36:00Z">
        <w:r w:rsidR="00EA0F7A">
          <w:rPr>
            <w:sz w:val="24"/>
            <w:szCs w:val="24"/>
          </w:rPr>
          <w:t xml:space="preserve"> of genetic variation in virulence</w:t>
        </w:r>
      </w:ins>
      <w:del w:id="731"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32" w:author="Daniel Kliebenstein" w:date="2017-05-03T12:36:00Z">
        <w:r w:rsidDel="00EA0F7A">
          <w:rPr>
            <w:sz w:val="24"/>
            <w:szCs w:val="24"/>
          </w:rPr>
          <w:delText>In order t</w:delText>
        </w:r>
      </w:del>
      <w:ins w:id="733" w:author="Daniel Kliebenstein" w:date="2017-05-03T12:36:00Z">
        <w:r w:rsidR="00EA0F7A">
          <w:rPr>
            <w:sz w:val="24"/>
            <w:szCs w:val="24"/>
          </w:rPr>
          <w:t>T</w:t>
        </w:r>
      </w:ins>
      <w:r>
        <w:rPr>
          <w:sz w:val="24"/>
          <w:szCs w:val="24"/>
        </w:rPr>
        <w:t xml:space="preserve">o breed resistance to </w:t>
      </w:r>
      <w:del w:id="734" w:author="Nicole Soltis" w:date="2017-05-01T16:20:00Z">
        <w:r w:rsidRPr="007869D6" w:rsidDel="00C54721">
          <w:rPr>
            <w:i/>
            <w:sz w:val="24"/>
            <w:szCs w:val="24"/>
          </w:rPr>
          <w:delText xml:space="preserve">Botrytis </w:delText>
        </w:r>
      </w:del>
      <w:ins w:id="735"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36" w:author="Daniel Kliebenstein" w:date="2017-05-03T12:36:00Z">
        <w:r w:rsidDel="00EA0F7A">
          <w:rPr>
            <w:sz w:val="24"/>
            <w:szCs w:val="24"/>
          </w:rPr>
          <w:delText xml:space="preserve">work </w:delText>
        </w:r>
      </w:del>
      <w:ins w:id="737" w:author="Daniel Kliebenstein" w:date="2017-05-03T12:36:00Z">
        <w:r w:rsidR="00EA0F7A">
          <w:rPr>
            <w:sz w:val="24"/>
            <w:szCs w:val="24"/>
          </w:rPr>
          <w:t>use</w:t>
        </w:r>
      </w:ins>
      <w:del w:id="738" w:author="Daniel Kliebenstein" w:date="2017-05-03T12:36:00Z">
        <w:r w:rsidDel="00EA0F7A">
          <w:rPr>
            <w:sz w:val="24"/>
            <w:szCs w:val="24"/>
          </w:rPr>
          <w:delText>with</w:delText>
        </w:r>
      </w:del>
      <w:r>
        <w:rPr>
          <w:sz w:val="24"/>
          <w:szCs w:val="24"/>
        </w:rPr>
        <w:t xml:space="preserve"> a genetically variable </w:t>
      </w:r>
      <w:ins w:id="739" w:author="Daniel Kliebenstein" w:date="2017-05-03T12:36:00Z">
        <w:r w:rsidR="00EA0F7A">
          <w:rPr>
            <w:sz w:val="24"/>
            <w:szCs w:val="24"/>
          </w:rPr>
          <w:t xml:space="preserve">pathogen </w:t>
        </w:r>
      </w:ins>
      <w:r>
        <w:rPr>
          <w:sz w:val="24"/>
          <w:szCs w:val="24"/>
        </w:rPr>
        <w:t>population</w:t>
      </w:r>
      <w:ins w:id="740" w:author="Daniel Kliebenstein" w:date="2017-05-03T12:36:00Z">
        <w:r w:rsidR="00EA0F7A">
          <w:rPr>
            <w:sz w:val="24"/>
            <w:szCs w:val="24"/>
          </w:rPr>
          <w:t xml:space="preserve"> to properly phenotype the plant germplasm</w:t>
        </w:r>
      </w:ins>
      <w:r>
        <w:rPr>
          <w:sz w:val="24"/>
          <w:szCs w:val="24"/>
        </w:rPr>
        <w:t xml:space="preserve">. </w:t>
      </w:r>
      <w:del w:id="741" w:author="Daniel Kliebenstein" w:date="2017-05-03T15:36:00Z">
        <w:r w:rsidDel="001659E8">
          <w:rPr>
            <w:sz w:val="24"/>
            <w:szCs w:val="24"/>
          </w:rPr>
          <w:delText xml:space="preserve">This </w:delText>
        </w:r>
      </w:del>
      <w:ins w:id="742" w:author="Daniel Kliebenstein" w:date="2017-05-03T15:36:00Z">
        <w:r w:rsidR="001659E8">
          <w:rPr>
            <w:sz w:val="24"/>
            <w:szCs w:val="24"/>
          </w:rPr>
          <w:t xml:space="preserve">Our </w:t>
        </w:r>
      </w:ins>
      <w:r>
        <w:rPr>
          <w:sz w:val="24"/>
          <w:szCs w:val="24"/>
        </w:rPr>
        <w:t xml:space="preserve">study indicates </w:t>
      </w:r>
      <w:del w:id="743" w:author="Daniel Kliebenstein" w:date="2017-05-03T15:36:00Z">
        <w:r w:rsidDel="001659E8">
          <w:rPr>
            <w:sz w:val="24"/>
            <w:szCs w:val="24"/>
          </w:rPr>
          <w:delText>that responses to host domestication</w:delText>
        </w:r>
      </w:del>
      <w:ins w:id="744"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45"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46" w:author="Daniel Kliebenstein" w:date="2017-05-03T15:36:00Z">
        <w:r w:rsidR="001659E8">
          <w:rPr>
            <w:sz w:val="24"/>
            <w:szCs w:val="24"/>
          </w:rPr>
          <w:t xml:space="preserve">As such, utilizing a single or even a few pathogen genotypes to guide resistance breeding in plants </w:t>
        </w:r>
      </w:ins>
      <w:del w:id="747"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48" w:author="Nicole Soltis" w:date="2017-05-01T16:20:00Z">
            <w:rPr>
              <w:sz w:val="24"/>
              <w:szCs w:val="24"/>
            </w:rPr>
          </w:rPrChange>
        </w:rPr>
        <w:t>B. cinerea</w:t>
      </w:r>
      <w:r>
        <w:rPr>
          <w:sz w:val="24"/>
          <w:szCs w:val="24"/>
        </w:rPr>
        <w:t xml:space="preserve"> as a species. </w:t>
      </w:r>
      <w:ins w:id="749" w:author="Daniel Kliebenstein" w:date="2017-05-03T15:37:00Z">
        <w:r w:rsidR="001659E8">
          <w:rPr>
            <w:sz w:val="24"/>
            <w:szCs w:val="24"/>
          </w:rPr>
          <w:t xml:space="preserve">However, </w:t>
        </w:r>
      </w:ins>
      <w:del w:id="750" w:author="Daniel Kliebenstein" w:date="2017-05-03T15:37:00Z">
        <w:r w:rsidDel="001659E8">
          <w:rPr>
            <w:sz w:val="24"/>
            <w:szCs w:val="24"/>
          </w:rPr>
          <w:delText>The mild domestication effect</w:delText>
        </w:r>
      </w:del>
      <w:ins w:id="751" w:author="Daniel Kliebenstein" w:date="2017-05-03T15:37:00Z">
        <w:r w:rsidR="001659E8">
          <w:rPr>
            <w:sz w:val="24"/>
            <w:szCs w:val="24"/>
          </w:rPr>
          <w:t>the lack of a domestication bottleneck on tomato resistance to B</w:t>
        </w:r>
        <w:r w:rsidR="001659E8" w:rsidRPr="001659E8">
          <w:rPr>
            <w:i/>
            <w:sz w:val="24"/>
            <w:szCs w:val="24"/>
            <w:rPrChange w:id="752" w:author="Daniel Kliebenstein" w:date="2017-05-03T15:37:00Z">
              <w:rPr>
                <w:sz w:val="24"/>
                <w:szCs w:val="24"/>
              </w:rPr>
            </w:rPrChange>
          </w:rPr>
          <w:t>. cinerea</w:t>
        </w:r>
      </w:ins>
      <w:del w:id="753" w:author="Daniel Kliebenstein" w:date="2017-05-03T15:37:00Z">
        <w:r w:rsidDel="001659E8">
          <w:rPr>
            <w:sz w:val="24"/>
            <w:szCs w:val="24"/>
          </w:rPr>
          <w:delText xml:space="preserve"> on resistance</w:delText>
        </w:r>
      </w:del>
      <w:r>
        <w:rPr>
          <w:sz w:val="24"/>
          <w:szCs w:val="24"/>
        </w:rPr>
        <w:t xml:space="preserve"> suggests that, at least for tomato, </w:t>
      </w:r>
      <w:ins w:id="754" w:author="Daniel Kliebenstein" w:date="2017-05-03T15:38:00Z">
        <w:r w:rsidR="001659E8">
          <w:rPr>
            <w:sz w:val="24"/>
            <w:szCs w:val="24"/>
          </w:rPr>
          <w:t xml:space="preserve">the domesticated germplasm has sufficient resistance alleles and it is not necessary </w:t>
        </w:r>
      </w:ins>
      <w:del w:id="755" w:author="Daniel Kliebenstein" w:date="2017-05-03T15:38:00Z">
        <w:r w:rsidDel="001659E8">
          <w:rPr>
            <w:sz w:val="24"/>
            <w:szCs w:val="24"/>
          </w:rPr>
          <w:delText xml:space="preserve">we need not </w:delText>
        </w:r>
      </w:del>
      <w:ins w:id="756"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757" w:author="Daniel Kliebenstein" w:date="2017-05-03T15:37:00Z">
        <w:r w:rsidDel="001659E8">
          <w:rPr>
            <w:sz w:val="24"/>
            <w:szCs w:val="24"/>
          </w:rPr>
          <w:delText xml:space="preserve">genes </w:delText>
        </w:r>
      </w:del>
      <w:ins w:id="758" w:author="Daniel Kliebenstein" w:date="2017-05-03T15:37:00Z">
        <w:r w:rsidR="001659E8">
          <w:rPr>
            <w:sz w:val="24"/>
            <w:szCs w:val="24"/>
          </w:rPr>
          <w:t xml:space="preserve">genes or alleles </w:t>
        </w:r>
      </w:ins>
      <w:r>
        <w:rPr>
          <w:sz w:val="24"/>
          <w:szCs w:val="24"/>
        </w:rPr>
        <w:t xml:space="preserve">from wild relatives to </w:t>
      </w:r>
      <w:del w:id="759" w:author="Daniel Kliebenstein" w:date="2017-05-03T15:37:00Z">
        <w:r w:rsidDel="001659E8">
          <w:rPr>
            <w:sz w:val="24"/>
            <w:szCs w:val="24"/>
          </w:rPr>
          <w:delText xml:space="preserve">breed </w:delText>
        </w:r>
      </w:del>
      <w:ins w:id="760" w:author="Daniel Kliebenstein" w:date="2017-05-03T15:37:00Z">
        <w:r w:rsidR="001659E8">
          <w:rPr>
            <w:sz w:val="24"/>
            <w:szCs w:val="24"/>
          </w:rPr>
          <w:t xml:space="preserve">improve </w:t>
        </w:r>
      </w:ins>
      <w:r>
        <w:rPr>
          <w:sz w:val="24"/>
          <w:szCs w:val="24"/>
        </w:rPr>
        <w:t>resistance</w:t>
      </w:r>
      <w:del w:id="761"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62"/>
        <w:r w:rsidDel="001659E8">
          <w:rPr>
            <w:sz w:val="24"/>
            <w:szCs w:val="24"/>
          </w:rPr>
          <w:delText>The genetic diversity within domesticated tomato should be sufficient to identify alleles for resistance</w:delText>
        </w:r>
      </w:del>
      <w:commentRangeEnd w:id="762"/>
      <w:r w:rsidR="001659E8">
        <w:rPr>
          <w:rStyle w:val="CommentReference"/>
        </w:rPr>
        <w:commentReference w:id="762"/>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63"/>
      <w:r w:rsidRPr="005A4150">
        <w:rPr>
          <w:b/>
          <w:sz w:val="24"/>
          <w:szCs w:val="24"/>
        </w:rPr>
        <w:lastRenderedPageBreak/>
        <w:t>Molecular mechanisms and polygenic virulence</w:t>
      </w:r>
    </w:p>
    <w:p w14:paraId="3AFF67DA" w14:textId="464501A4" w:rsidR="006158B2" w:rsidRDefault="00A63631" w:rsidP="00660515">
      <w:pPr>
        <w:spacing w:line="480" w:lineRule="auto"/>
        <w:rPr>
          <w:ins w:id="764"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commentRangeStart w:id="765"/>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66"/>
      <w:r w:rsidR="009A2734">
        <w:rPr>
          <w:sz w:val="24"/>
          <w:szCs w:val="24"/>
        </w:rPr>
        <w:t>[XX more here</w:t>
      </w:r>
      <w:commentRangeEnd w:id="766"/>
      <w:r w:rsidR="00F60FC1">
        <w:rPr>
          <w:rStyle w:val="CommentReference"/>
        </w:rPr>
        <w:commentReference w:id="766"/>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767"/>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767"/>
      <w:r w:rsidR="000328E8">
        <w:rPr>
          <w:rStyle w:val="CommentReference"/>
        </w:rPr>
        <w:commentReference w:id="767"/>
      </w:r>
      <w:r w:rsidR="00765216">
        <w:rPr>
          <w:sz w:val="24"/>
          <w:szCs w:val="24"/>
        </w:rPr>
        <w:t>Further, our ident</w:t>
      </w:r>
      <w:del w:id="768" w:author="Nicole Soltis" w:date="2017-06-12T14:59:00Z">
        <w:r w:rsidR="00765216" w:rsidDel="0012005A">
          <w:rPr>
            <w:sz w:val="24"/>
            <w:szCs w:val="24"/>
          </w:rPr>
          <w:delText>it</w:delText>
        </w:r>
      </w:del>
      <w:r w:rsidR="00765216">
        <w:rPr>
          <w:sz w:val="24"/>
          <w:szCs w:val="24"/>
        </w:rPr>
        <w:t>if</w:t>
      </w:r>
      <w:ins w:id="769" w:author="Nicole Soltis" w:date="2017-06-12T15:00:00Z">
        <w:r w:rsidR="0012005A">
          <w:rPr>
            <w:sz w:val="24"/>
            <w:szCs w:val="24"/>
          </w:rPr>
          <w:t>i</w:t>
        </w:r>
      </w:ins>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763"/>
      <w:r w:rsidR="001659E8">
        <w:rPr>
          <w:rStyle w:val="CommentReference"/>
        </w:rPr>
        <w:commentReference w:id="763"/>
      </w:r>
      <w:commentRangeEnd w:id="765"/>
      <w:r w:rsidR="0012005A">
        <w:rPr>
          <w:rStyle w:val="CommentReference"/>
        </w:rPr>
        <w:commentReference w:id="765"/>
      </w:r>
    </w:p>
    <w:p w14:paraId="5FFF4877" w14:textId="77777777" w:rsidR="00A42B96" w:rsidRDefault="00A42B96" w:rsidP="00660515">
      <w:pPr>
        <w:spacing w:line="480" w:lineRule="auto"/>
        <w:rPr>
          <w:ins w:id="770" w:author="Daniel Kliebenstein" w:date="2017-01-24T13:36:00Z"/>
          <w:sz w:val="24"/>
          <w:szCs w:val="24"/>
        </w:rPr>
      </w:pPr>
    </w:p>
    <w:p w14:paraId="513357BF" w14:textId="01DBD954" w:rsidR="00A42B96" w:rsidRPr="00A42B96" w:rsidRDefault="00A42B96" w:rsidP="00660515">
      <w:pPr>
        <w:spacing w:line="480" w:lineRule="auto"/>
        <w:rPr>
          <w:b/>
          <w:sz w:val="24"/>
          <w:szCs w:val="24"/>
          <w:rPrChange w:id="771" w:author="Daniel Kliebenstein" w:date="2017-01-24T13:37:00Z">
            <w:rPr>
              <w:sz w:val="24"/>
              <w:szCs w:val="24"/>
            </w:rPr>
          </w:rPrChange>
        </w:rPr>
      </w:pPr>
      <w:ins w:id="772"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ins w:id="773" w:author="Nicole Soltis" w:date="2017-05-16T17:45:00Z">
        <w:r w:rsidR="00D702E6">
          <w:rPr>
            <w:i/>
            <w:sz w:val="24"/>
            <w:szCs w:val="24"/>
          </w:rPr>
          <w:t>B.</w:t>
        </w:r>
      </w:ins>
      <w:proofErr w:type="gramEnd"/>
      <w:del w:id="774" w:author="Nicole Soltis" w:date="2017-05-16T17:45:00Z">
        <w:r w:rsidR="00D20BC2" w:rsidDel="00D702E6">
          <w:rPr>
            <w:i/>
            <w:sz w:val="24"/>
            <w:szCs w:val="24"/>
          </w:rPr>
          <w:delText>Botrytis</w:delText>
        </w:r>
      </w:del>
      <w:r w:rsidR="00D20BC2">
        <w:rPr>
          <w:i/>
          <w:sz w:val="24"/>
          <w:szCs w:val="24"/>
        </w:rPr>
        <w:t xml:space="preserve"> </w:t>
      </w:r>
      <w:proofErr w:type="gramStart"/>
      <w:r w:rsidR="00D20BC2">
        <w:rPr>
          <w:i/>
          <w:sz w:val="24"/>
          <w:szCs w:val="24"/>
        </w:rPr>
        <w:t>cinerea</w:t>
      </w:r>
      <w:proofErr w:type="gramEnd"/>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w:t>
      </w:r>
      <w:r>
        <w:rPr>
          <w:sz w:val="24"/>
          <w:szCs w:val="24"/>
        </w:rPr>
        <w:lastRenderedPageBreak/>
        <w:t>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del w:id="775" w:author="Nicole Soltis" w:date="2017-05-16T17:45:00Z">
        <w:r w:rsidRPr="003B4D0D" w:rsidDel="00D702E6">
          <w:rPr>
            <w:i/>
            <w:sz w:val="24"/>
            <w:szCs w:val="24"/>
          </w:rPr>
          <w:delText xml:space="preserve">Botrytis </w:delText>
        </w:r>
      </w:del>
      <w:ins w:id="776"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777" w:author="Nicole Soltis" w:date="2017-05-16T17:44:00Z">
        <w:r w:rsidRPr="00054871" w:rsidDel="00D702E6">
          <w:rPr>
            <w:i/>
            <w:sz w:val="24"/>
            <w:szCs w:val="24"/>
          </w:rPr>
          <w:delText xml:space="preserve">. </w:delText>
        </w:r>
      </w:del>
      <w:ins w:id="778"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779" w:author="Nicole Soltis" w:date="2017-05-16T17:48:00Z">
        <w:r w:rsidRPr="0092184C" w:rsidDel="00533C07">
          <w:rPr>
            <w:i/>
            <w:sz w:val="24"/>
            <w:szCs w:val="24"/>
          </w:rPr>
          <w:delText xml:space="preserve">. </w:delText>
        </w:r>
      </w:del>
      <w:ins w:id="780"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3AD89B64"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w:t>
      </w:r>
      <w:del w:id="781" w:author="Nicole Soltis" w:date="2017-05-26T15:33:00Z">
        <w:r w:rsidDel="007B4EA6">
          <w:rPr>
            <w:sz w:val="24"/>
            <w:szCs w:val="24"/>
          </w:rPr>
          <w:delText xml:space="preserve"> phenotypes and domestication phenotypes</w:delText>
        </w:r>
      </w:del>
      <w:r>
        <w:rPr>
          <w:sz w:val="24"/>
          <w:szCs w:val="24"/>
        </w:rPr>
        <w:t>.</w:t>
      </w:r>
      <w:proofErr w:type="gramEnd"/>
      <w:r>
        <w:rPr>
          <w:sz w:val="24"/>
          <w:szCs w:val="24"/>
        </w:rPr>
        <w:t xml:space="preserve"> </w:t>
      </w:r>
      <w:r w:rsidR="00817719">
        <w:rPr>
          <w:sz w:val="24"/>
          <w:szCs w:val="24"/>
        </w:rPr>
        <w:t xml:space="preserve">A: Count of SNPS &gt; 99% in common across individual plant hosts. B: </w:t>
      </w:r>
      <w:ins w:id="782" w:author="Nicole Soltis" w:date="2017-05-26T15:41:00Z">
        <w:r w:rsidR="007B4EA6">
          <w:rPr>
            <w:sz w:val="24"/>
            <w:szCs w:val="24"/>
          </w:rPr>
          <w:t xml:space="preserve">Overlap in </w:t>
        </w:r>
        <w:r w:rsidR="00411592">
          <w:rPr>
            <w:sz w:val="24"/>
            <w:szCs w:val="24"/>
          </w:rPr>
          <w:t xml:space="preserve">genes with SNPs &gt;99% threshold across plant genotypes. </w:t>
        </w:r>
      </w:ins>
      <w:del w:id="783" w:author="Nicole Soltis" w:date="2017-05-26T15:41:00Z">
        <w:r w:rsidR="00817719" w:rsidDel="007B4EA6">
          <w:rPr>
            <w:sz w:val="24"/>
            <w:szCs w:val="24"/>
          </w:rPr>
          <w:delText>Count of SNPs &gt;99% across phenotype categories. Pale green is X, lilac is X, turquoise is X.</w:delText>
        </w:r>
      </w:del>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0CE60D20" w14:textId="77777777" w:rsidR="0037407F" w:rsidRPr="0037407F" w:rsidRDefault="00201913" w:rsidP="0037407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7407F" w:rsidRPr="0037407F">
        <w:t xml:space="preserve">Atwell, S., J. Corwin, N. Soltis, A. Subedy, K. Denby and D. J. Kliebenstein (2015). "Whole genome resequencing of Botrytis cinerea isolates identifies high levels of standing diversity." </w:t>
      </w:r>
      <w:r w:rsidR="0037407F" w:rsidRPr="0037407F">
        <w:rPr>
          <w:u w:val="single"/>
        </w:rPr>
        <w:t>Frontiers in microbiology</w:t>
      </w:r>
      <w:r w:rsidR="0037407F" w:rsidRPr="0037407F">
        <w:t xml:space="preserve"> </w:t>
      </w:r>
      <w:r w:rsidR="0037407F" w:rsidRPr="0037407F">
        <w:rPr>
          <w:b/>
        </w:rPr>
        <w:t>6</w:t>
      </w:r>
      <w:r w:rsidR="0037407F" w:rsidRPr="0037407F">
        <w:t>: 996.</w:t>
      </w:r>
    </w:p>
    <w:p w14:paraId="46D7AF68" w14:textId="77777777" w:rsidR="0037407F" w:rsidRPr="0037407F" w:rsidRDefault="0037407F" w:rsidP="0037407F">
      <w:pPr>
        <w:pStyle w:val="EndNoteBibliography"/>
      </w:pPr>
      <w:r w:rsidRPr="0037407F">
        <w:t xml:space="preserve">Bai, Y. and P. Lindhout (2007). "Domestication and breeding of tomatoes: what have we gained and what can we gain in the future?" </w:t>
      </w:r>
      <w:r w:rsidRPr="0037407F">
        <w:rPr>
          <w:u w:val="single"/>
        </w:rPr>
        <w:t>Annals of botany</w:t>
      </w:r>
      <w:r w:rsidRPr="0037407F">
        <w:t xml:space="preserve"> </w:t>
      </w:r>
      <w:r w:rsidRPr="0037407F">
        <w:rPr>
          <w:b/>
        </w:rPr>
        <w:t>100</w:t>
      </w:r>
      <w:r w:rsidRPr="0037407F">
        <w:t>(5): 1085-1094.</w:t>
      </w:r>
    </w:p>
    <w:p w14:paraId="2818E64B" w14:textId="77777777" w:rsidR="0037407F" w:rsidRPr="0037407F" w:rsidRDefault="0037407F" w:rsidP="0037407F">
      <w:pPr>
        <w:pStyle w:val="EndNoteBibliography"/>
      </w:pPr>
      <w:r w:rsidRPr="0037407F">
        <w:lastRenderedPageBreak/>
        <w:t xml:space="preserve">Bhardwaj, V., S. Meier, L. N. Petersen, R. A. Ingle and L. C. Roden (2011). "Defence responses of Arabidopsis thaliana to infection by Pseudomonas syringae are regulated by the circadian clock." </w:t>
      </w:r>
      <w:r w:rsidRPr="0037407F">
        <w:rPr>
          <w:u w:val="single"/>
        </w:rPr>
        <w:t>PloS one</w:t>
      </w:r>
      <w:r w:rsidRPr="0037407F">
        <w:t xml:space="preserve"> </w:t>
      </w:r>
      <w:r w:rsidRPr="0037407F">
        <w:rPr>
          <w:b/>
        </w:rPr>
        <w:t>6</w:t>
      </w:r>
      <w:r w:rsidRPr="0037407F">
        <w:t>(10): e26968.</w:t>
      </w:r>
    </w:p>
    <w:p w14:paraId="3D9AD1FA" w14:textId="77777777" w:rsidR="0037407F" w:rsidRPr="0037407F" w:rsidRDefault="0037407F" w:rsidP="0037407F">
      <w:pPr>
        <w:pStyle w:val="EndNoteBibliography"/>
      </w:pPr>
      <w:r w:rsidRPr="0037407F">
        <w:t xml:space="preserve">Corwin, J. A., D. Copeland, J. Feusier, A. Subedy, R. Eshbaugh, C. Palmer, J. Maloof and D. J. Kliebenstein (2016). "The quantitative basis of the Arabidopsis innate immune system to endemic pathogens depends on pathogen genetics." </w:t>
      </w:r>
      <w:r w:rsidRPr="0037407F">
        <w:rPr>
          <w:u w:val="single"/>
        </w:rPr>
        <w:t>PLoS Genet</w:t>
      </w:r>
      <w:r w:rsidRPr="0037407F">
        <w:t xml:space="preserve"> </w:t>
      </w:r>
      <w:r w:rsidRPr="0037407F">
        <w:rPr>
          <w:b/>
        </w:rPr>
        <w:t>12</w:t>
      </w:r>
      <w:r w:rsidRPr="0037407F">
        <w:t>(2): e1005789.</w:t>
      </w:r>
    </w:p>
    <w:p w14:paraId="085F34A0" w14:textId="77777777" w:rsidR="0037407F" w:rsidRPr="0037407F" w:rsidRDefault="0037407F" w:rsidP="0037407F">
      <w:pPr>
        <w:pStyle w:val="EndNoteBibliography"/>
      </w:pPr>
      <w:r w:rsidRPr="0037407F">
        <w:t xml:space="preserve">Dalmais, B., J. Schumacher, J. Moraga, P. Le Pecheur, B. Tudzynski, I. G. Collado and M. Viaud (2011). "The Botrytis cinerea phytotoxin botcinic acid requires two polyketide synthases for production and has a redundant role in virulence with botrydial." </w:t>
      </w:r>
      <w:r w:rsidRPr="0037407F">
        <w:rPr>
          <w:u w:val="single"/>
        </w:rPr>
        <w:t>Molecular plant pathology</w:t>
      </w:r>
      <w:r w:rsidRPr="0037407F">
        <w:t xml:space="preserve"> </w:t>
      </w:r>
      <w:r w:rsidRPr="0037407F">
        <w:rPr>
          <w:b/>
        </w:rPr>
        <w:t>12</w:t>
      </w:r>
      <w:r w:rsidRPr="0037407F">
        <w:t>(6): 564-579.</w:t>
      </w:r>
    </w:p>
    <w:p w14:paraId="7EA8610E" w14:textId="77777777" w:rsidR="0037407F" w:rsidRPr="0037407F" w:rsidRDefault="0037407F" w:rsidP="0037407F">
      <w:pPr>
        <w:pStyle w:val="EndNoteBibliography"/>
      </w:pPr>
      <w:r w:rsidRPr="0037407F">
        <w:t xml:space="preserve">Dangl, J. L. and J. D. Jones (2001). "Plant pathogens and integrated defence responses to infection." </w:t>
      </w:r>
      <w:r w:rsidRPr="0037407F">
        <w:rPr>
          <w:u w:val="single"/>
        </w:rPr>
        <w:t>nature</w:t>
      </w:r>
      <w:r w:rsidRPr="0037407F">
        <w:t xml:space="preserve"> </w:t>
      </w:r>
      <w:r w:rsidRPr="0037407F">
        <w:rPr>
          <w:b/>
        </w:rPr>
        <w:t>411</w:t>
      </w:r>
      <w:r w:rsidRPr="0037407F">
        <w:t>(6839): 826-833.</w:t>
      </w:r>
    </w:p>
    <w:p w14:paraId="4B9D0357" w14:textId="77777777" w:rsidR="0037407F" w:rsidRPr="0037407F" w:rsidRDefault="0037407F" w:rsidP="0037407F">
      <w:pPr>
        <w:pStyle w:val="EndNoteBibliography"/>
      </w:pPr>
      <w:r w:rsidRPr="0037407F">
        <w:t xml:space="preserve">Deighton, N., I. Muckenschnabel, A. J. Colmenares, I. G. Collado and B. Williamson (2001). "Botrydial is produced in plant tissues infected by Botrytis cinerea." </w:t>
      </w:r>
      <w:r w:rsidRPr="0037407F">
        <w:rPr>
          <w:u w:val="single"/>
        </w:rPr>
        <w:t>Phytochemistry</w:t>
      </w:r>
      <w:r w:rsidRPr="0037407F">
        <w:t xml:space="preserve"> </w:t>
      </w:r>
      <w:r w:rsidRPr="0037407F">
        <w:rPr>
          <w:b/>
        </w:rPr>
        <w:t>57</w:t>
      </w:r>
      <w:r w:rsidRPr="0037407F">
        <w:t>(5): 689-692.</w:t>
      </w:r>
    </w:p>
    <w:p w14:paraId="24041366" w14:textId="77777777" w:rsidR="0037407F" w:rsidRPr="0037407F" w:rsidRDefault="0037407F" w:rsidP="0037407F">
      <w:pPr>
        <w:pStyle w:val="EndNoteBibliography"/>
      </w:pPr>
      <w:r w:rsidRPr="0037407F">
        <w:t xml:space="preserve">Denby, K. J., P. Kumar and D. J. Kliebenstein (2004). "Identification of Botrytis cinerea susceptibility loci in Arabidopsis thaliana." </w:t>
      </w:r>
      <w:r w:rsidRPr="0037407F">
        <w:rPr>
          <w:u w:val="single"/>
        </w:rPr>
        <w:t>The Plant Journal</w:t>
      </w:r>
      <w:r w:rsidRPr="0037407F">
        <w:t xml:space="preserve"> </w:t>
      </w:r>
      <w:r w:rsidRPr="0037407F">
        <w:rPr>
          <w:b/>
        </w:rPr>
        <w:t>38</w:t>
      </w:r>
      <w:r w:rsidRPr="0037407F">
        <w:t>(3): 473-486.</w:t>
      </w:r>
    </w:p>
    <w:p w14:paraId="1034E2B4" w14:textId="77777777" w:rsidR="0037407F" w:rsidRPr="0037407F" w:rsidRDefault="0037407F" w:rsidP="0037407F">
      <w:pPr>
        <w:pStyle w:val="EndNoteBibliography"/>
      </w:pPr>
      <w:r w:rsidRPr="0037407F">
        <w:t xml:space="preserve">Dodds, P. N. and J. P. Rathjen (2010). "Plant immunity: towards an integrated view of plant–pathogen interactions." </w:t>
      </w:r>
      <w:r w:rsidRPr="0037407F">
        <w:rPr>
          <w:u w:val="single"/>
        </w:rPr>
        <w:t>Nature Reviews Genetics</w:t>
      </w:r>
      <w:r w:rsidRPr="0037407F">
        <w:t xml:space="preserve"> </w:t>
      </w:r>
      <w:r w:rsidRPr="0037407F">
        <w:rPr>
          <w:b/>
        </w:rPr>
        <w:t>11</w:t>
      </w:r>
      <w:r w:rsidRPr="0037407F">
        <w:t>(8): 539-548.</w:t>
      </w:r>
    </w:p>
    <w:p w14:paraId="4213FB11" w14:textId="77777777" w:rsidR="0037407F" w:rsidRPr="0037407F" w:rsidRDefault="0037407F" w:rsidP="0037407F">
      <w:pPr>
        <w:pStyle w:val="EndNoteBibliography"/>
      </w:pPr>
      <w:r w:rsidRPr="0037407F">
        <w:t xml:space="preserve">Doebley, J. F., B. S. Gaut and B. D. Smith (2006). "The molecular genetics of crop domestication." </w:t>
      </w:r>
      <w:r w:rsidRPr="0037407F">
        <w:rPr>
          <w:u w:val="single"/>
        </w:rPr>
        <w:t>Cell</w:t>
      </w:r>
      <w:r w:rsidRPr="0037407F">
        <w:t xml:space="preserve"> </w:t>
      </w:r>
      <w:r w:rsidRPr="0037407F">
        <w:rPr>
          <w:b/>
        </w:rPr>
        <w:t>127</w:t>
      </w:r>
      <w:r w:rsidRPr="0037407F">
        <w:t>(7): 1309-1321.</w:t>
      </w:r>
    </w:p>
    <w:p w14:paraId="525F5AA6" w14:textId="77777777" w:rsidR="0037407F" w:rsidRPr="0037407F" w:rsidRDefault="0037407F" w:rsidP="0037407F">
      <w:pPr>
        <w:pStyle w:val="EndNoteBibliography"/>
      </w:pPr>
      <w:r w:rsidRPr="0037407F">
        <w:t xml:space="preserve">Doran, A. G. and C. J. Creevey (2013). "Snpdat: Easy and rapid annotation of results from de novo snp discovery projects for model and non-model organisms." </w:t>
      </w:r>
      <w:r w:rsidRPr="0037407F">
        <w:rPr>
          <w:u w:val="single"/>
        </w:rPr>
        <w:t>BMC bioinformatics</w:t>
      </w:r>
      <w:r w:rsidRPr="0037407F">
        <w:t xml:space="preserve"> </w:t>
      </w:r>
      <w:r w:rsidRPr="0037407F">
        <w:rPr>
          <w:b/>
        </w:rPr>
        <w:t>14</w:t>
      </w:r>
      <w:r w:rsidRPr="0037407F">
        <w:t>(1): 45.</w:t>
      </w:r>
    </w:p>
    <w:p w14:paraId="3A047A16" w14:textId="77777777" w:rsidR="0037407F" w:rsidRPr="0037407F" w:rsidRDefault="0037407F" w:rsidP="0037407F">
      <w:pPr>
        <w:pStyle w:val="EndNoteBibliography"/>
      </w:pPr>
      <w:r w:rsidRPr="0037407F">
        <w:t xml:space="preserve">Egashira, H., A. Kuwashima, H. Ishiguro, K. Fukushima, T. Kaya and S. Imanishi (2000). "Screening of wild accessions resistant to gray mold (Botrytis cinerea Pers.) in Lycopersicon." </w:t>
      </w:r>
      <w:r w:rsidRPr="0037407F">
        <w:rPr>
          <w:u w:val="single"/>
        </w:rPr>
        <w:t>Acta physiologiae plantarum</w:t>
      </w:r>
      <w:r w:rsidRPr="0037407F">
        <w:t xml:space="preserve"> </w:t>
      </w:r>
      <w:r w:rsidRPr="0037407F">
        <w:rPr>
          <w:b/>
        </w:rPr>
        <w:t>22</w:t>
      </w:r>
      <w:r w:rsidRPr="0037407F">
        <w:t>(3): 324-326.</w:t>
      </w:r>
    </w:p>
    <w:p w14:paraId="38460ABB" w14:textId="77777777" w:rsidR="0037407F" w:rsidRPr="0037407F" w:rsidRDefault="0037407F" w:rsidP="0037407F">
      <w:pPr>
        <w:pStyle w:val="EndNoteBibliography"/>
      </w:pPr>
      <w:r w:rsidRPr="0037407F">
        <w:t xml:space="preserve">Elad, Y., B. Williamson, P. Tudzynski and N. Delen (2007). Botrytis spp. and diseases they cause in agricultural systems–an introduction. </w:t>
      </w:r>
      <w:r w:rsidRPr="0037407F">
        <w:rPr>
          <w:u w:val="single"/>
        </w:rPr>
        <w:t>Botrytis: Biology, pathology and control</w:t>
      </w:r>
      <w:r w:rsidRPr="0037407F">
        <w:t>, Springer</w:t>
      </w:r>
      <w:r w:rsidRPr="0037407F">
        <w:rPr>
          <w:b/>
        </w:rPr>
        <w:t xml:space="preserve">: </w:t>
      </w:r>
      <w:r w:rsidRPr="0037407F">
        <w:t>1-8.</w:t>
      </w:r>
    </w:p>
    <w:p w14:paraId="63951C6E" w14:textId="77777777" w:rsidR="0037407F" w:rsidRPr="0037407F" w:rsidRDefault="0037407F" w:rsidP="0037407F">
      <w:pPr>
        <w:pStyle w:val="EndNoteBibliography"/>
      </w:pPr>
      <w:r w:rsidRPr="0037407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37407F">
        <w:rPr>
          <w:u w:val="single"/>
        </w:rPr>
        <w:t>Plant physiology</w:t>
      </w:r>
      <w:r w:rsidRPr="0037407F">
        <w:t xml:space="preserve"> </w:t>
      </w:r>
      <w:r w:rsidRPr="0037407F">
        <w:rPr>
          <w:b/>
        </w:rPr>
        <w:t>144</w:t>
      </w:r>
      <w:r w:rsidRPr="0037407F">
        <w:t>(1): 367-379.</w:t>
      </w:r>
    </w:p>
    <w:p w14:paraId="13CC25EE" w14:textId="77777777" w:rsidR="0037407F" w:rsidRPr="0037407F" w:rsidRDefault="0037407F" w:rsidP="0037407F">
      <w:pPr>
        <w:pStyle w:val="EndNoteBibliography"/>
      </w:pPr>
      <w:r w:rsidRPr="0037407F">
        <w:t xml:space="preserve">Ferrari, S., J. M. Plotnikova, G. De Lorenzo and F. M. Ausubel (2003). "Arabidopsis local resistance to Botrytis cinerea involves salicylic acid and camalexin and requires EDS4 and PAD2, but not SID2, EDS5 or PAD4." </w:t>
      </w:r>
      <w:r w:rsidRPr="0037407F">
        <w:rPr>
          <w:u w:val="single"/>
        </w:rPr>
        <w:t>The Plant Journal</w:t>
      </w:r>
      <w:r w:rsidRPr="0037407F">
        <w:t xml:space="preserve"> </w:t>
      </w:r>
      <w:r w:rsidRPr="0037407F">
        <w:rPr>
          <w:b/>
        </w:rPr>
        <w:t>35</w:t>
      </w:r>
      <w:r w:rsidRPr="0037407F">
        <w:t>(2): 193-205.</w:t>
      </w:r>
    </w:p>
    <w:p w14:paraId="08780FDC" w14:textId="77777777" w:rsidR="0037407F" w:rsidRPr="0037407F" w:rsidRDefault="0037407F" w:rsidP="0037407F">
      <w:pPr>
        <w:pStyle w:val="EndNoteBibliography"/>
      </w:pPr>
      <w:r w:rsidRPr="0037407F">
        <w:t xml:space="preserve">Fillinger, S. and Y. Elad (2015). </w:t>
      </w:r>
      <w:r w:rsidRPr="0037407F">
        <w:rPr>
          <w:u w:val="single"/>
        </w:rPr>
        <w:t>Botrytis-the Fungus, the Pathogen and Its Management in Agricultural Systems</w:t>
      </w:r>
      <w:r w:rsidRPr="0037407F">
        <w:t>, Springer.</w:t>
      </w:r>
    </w:p>
    <w:p w14:paraId="64A86770" w14:textId="77777777" w:rsidR="0037407F" w:rsidRPr="0037407F" w:rsidRDefault="0037407F" w:rsidP="0037407F">
      <w:pPr>
        <w:pStyle w:val="EndNoteBibliography"/>
      </w:pPr>
      <w:r w:rsidRPr="0037407F">
        <w:t xml:space="preserve">Finkers, R., Y. Bai, P. van den Berg, R. van Berloo, F. Meijer-Dekens, A. Ten Have, J. van Kan, P. Lindhout and A. W. van Heusden (2008). "Quantitative resistance to Botrytis cinerea from Solanum neorickii." </w:t>
      </w:r>
      <w:r w:rsidRPr="0037407F">
        <w:rPr>
          <w:u w:val="single"/>
        </w:rPr>
        <w:t>Euphytica</w:t>
      </w:r>
      <w:r w:rsidRPr="0037407F">
        <w:t xml:space="preserve"> </w:t>
      </w:r>
      <w:r w:rsidRPr="0037407F">
        <w:rPr>
          <w:b/>
        </w:rPr>
        <w:t>159</w:t>
      </w:r>
      <w:r w:rsidRPr="0037407F">
        <w:t>(1-2): 83-92.</w:t>
      </w:r>
    </w:p>
    <w:p w14:paraId="64AFDB71" w14:textId="77777777" w:rsidR="0037407F" w:rsidRPr="0037407F" w:rsidRDefault="0037407F" w:rsidP="0037407F">
      <w:pPr>
        <w:pStyle w:val="EndNoteBibliography"/>
      </w:pPr>
      <w:r w:rsidRPr="0037407F">
        <w:t xml:space="preserve">Finkers, R., A. W. van Heusden, F. Meijer-Dekens, J. A. van Kan, P. Maris and P. Lindhout (2007). "The construction of a Solanum habrochaites LYC4 introgression line population and the identification of QTLs for resistance to Botrytis cinerea." </w:t>
      </w:r>
      <w:r w:rsidRPr="0037407F">
        <w:rPr>
          <w:u w:val="single"/>
        </w:rPr>
        <w:t>Theoretical and Applied Genetics</w:t>
      </w:r>
      <w:r w:rsidRPr="0037407F">
        <w:t xml:space="preserve"> </w:t>
      </w:r>
      <w:r w:rsidRPr="0037407F">
        <w:rPr>
          <w:b/>
        </w:rPr>
        <w:t>114</w:t>
      </w:r>
      <w:r w:rsidRPr="0037407F">
        <w:t>(6): 1071-1080.</w:t>
      </w:r>
    </w:p>
    <w:p w14:paraId="46774CAC" w14:textId="77777777" w:rsidR="0037407F" w:rsidRPr="0037407F" w:rsidRDefault="0037407F" w:rsidP="0037407F">
      <w:pPr>
        <w:pStyle w:val="EndNoteBibliography"/>
      </w:pPr>
      <w:r w:rsidRPr="0037407F">
        <w:t xml:space="preserve">Glazebrook, J. (2005). "Contrasting mechanisms of defense against biotrophic and necrotrophic pathogens." </w:t>
      </w:r>
      <w:r w:rsidRPr="0037407F">
        <w:rPr>
          <w:u w:val="single"/>
        </w:rPr>
        <w:t>Annu. Rev. Phytopathol.</w:t>
      </w:r>
      <w:r w:rsidRPr="0037407F">
        <w:t xml:space="preserve"> </w:t>
      </w:r>
      <w:r w:rsidRPr="0037407F">
        <w:rPr>
          <w:b/>
        </w:rPr>
        <w:t>43</w:t>
      </w:r>
      <w:r w:rsidRPr="0037407F">
        <w:t>: 205-227.</w:t>
      </w:r>
    </w:p>
    <w:p w14:paraId="7CB404D2" w14:textId="77777777" w:rsidR="0037407F" w:rsidRPr="0037407F" w:rsidRDefault="0037407F" w:rsidP="0037407F">
      <w:pPr>
        <w:pStyle w:val="EndNoteBibliography"/>
      </w:pPr>
      <w:r w:rsidRPr="0037407F">
        <w:t xml:space="preserve">Guimaraes, R. L., R. T. Chetelat and H. U. Stotz (2004). "Resistance to Botrytis cinerea in Solanum lycopersicoides is dominant in hybrids with tomato, and involves induced hyphal death." </w:t>
      </w:r>
      <w:r w:rsidRPr="0037407F">
        <w:rPr>
          <w:u w:val="single"/>
        </w:rPr>
        <w:t>European journal of plant pathology</w:t>
      </w:r>
      <w:r w:rsidRPr="0037407F">
        <w:t xml:space="preserve"> </w:t>
      </w:r>
      <w:r w:rsidRPr="0037407F">
        <w:rPr>
          <w:b/>
        </w:rPr>
        <w:t>110</w:t>
      </w:r>
      <w:r w:rsidRPr="0037407F">
        <w:t>(1): 13-23.</w:t>
      </w:r>
    </w:p>
    <w:p w14:paraId="457847A8" w14:textId="77777777" w:rsidR="0037407F" w:rsidRPr="0037407F" w:rsidRDefault="0037407F" w:rsidP="0037407F">
      <w:pPr>
        <w:pStyle w:val="EndNoteBibliography"/>
      </w:pPr>
      <w:r w:rsidRPr="0037407F">
        <w:t xml:space="preserve">Hevia, M. A., P. Canessa, H. Müller-Esparza and L. F. Larrondo (2015). "A circadian oscillator in the fungus Botrytis cinerea regulates virulence when infecting Arabidopsis thaliana." </w:t>
      </w:r>
      <w:r w:rsidRPr="0037407F">
        <w:rPr>
          <w:u w:val="single"/>
        </w:rPr>
        <w:t>Proceedings of the National Academy of Sciences</w:t>
      </w:r>
      <w:r w:rsidRPr="0037407F">
        <w:t xml:space="preserve"> </w:t>
      </w:r>
      <w:r w:rsidRPr="0037407F">
        <w:rPr>
          <w:b/>
        </w:rPr>
        <w:t>112</w:t>
      </w:r>
      <w:r w:rsidRPr="0037407F">
        <w:t>(28): 8744-8749.</w:t>
      </w:r>
    </w:p>
    <w:p w14:paraId="6F5B170F" w14:textId="77777777" w:rsidR="0037407F" w:rsidRPr="0037407F" w:rsidRDefault="0037407F" w:rsidP="0037407F">
      <w:pPr>
        <w:pStyle w:val="EndNoteBibliography"/>
      </w:pPr>
      <w:r w:rsidRPr="0037407F">
        <w:lastRenderedPageBreak/>
        <w:t xml:space="preserve">Jones, J. D. and J. L. Dangl (2006). "The plant immune system." </w:t>
      </w:r>
      <w:r w:rsidRPr="0037407F">
        <w:rPr>
          <w:u w:val="single"/>
        </w:rPr>
        <w:t>Nature</w:t>
      </w:r>
      <w:r w:rsidRPr="0037407F">
        <w:t xml:space="preserve"> </w:t>
      </w:r>
      <w:r w:rsidRPr="0037407F">
        <w:rPr>
          <w:b/>
        </w:rPr>
        <w:t>444</w:t>
      </w:r>
      <w:r w:rsidRPr="0037407F">
        <w:t>(7117): 323-329.</w:t>
      </w:r>
    </w:p>
    <w:p w14:paraId="6B7D63C3" w14:textId="77777777" w:rsidR="0037407F" w:rsidRPr="0037407F" w:rsidRDefault="0037407F" w:rsidP="0037407F">
      <w:pPr>
        <w:pStyle w:val="EndNoteBibliography"/>
      </w:pPr>
      <w:r w:rsidRPr="0037407F">
        <w:t xml:space="preserve">Katan, T. (1999). "Current status of vegetative compatibility groups in Fusarium oxysporum." </w:t>
      </w:r>
      <w:r w:rsidRPr="0037407F">
        <w:rPr>
          <w:u w:val="single"/>
        </w:rPr>
        <w:t>Phytoparasitica</w:t>
      </w:r>
      <w:r w:rsidRPr="0037407F">
        <w:t xml:space="preserve"> </w:t>
      </w:r>
      <w:r w:rsidRPr="0037407F">
        <w:rPr>
          <w:b/>
        </w:rPr>
        <w:t>27</w:t>
      </w:r>
      <w:r w:rsidRPr="0037407F">
        <w:t>(1): 51-64.</w:t>
      </w:r>
    </w:p>
    <w:p w14:paraId="0DB91D8C" w14:textId="77777777" w:rsidR="0037407F" w:rsidRPr="0037407F" w:rsidRDefault="0037407F" w:rsidP="0037407F">
      <w:pPr>
        <w:pStyle w:val="EndNoteBibliography"/>
      </w:pPr>
      <w:r w:rsidRPr="0037407F">
        <w:t xml:space="preserve">Kliebenstein, D. J., H. C. Rowe and K. J. Denby (2005). "Secondary metabolites influence Arabidopsis/Botrytis interactions: variation in host production and pathogen sensitivity." </w:t>
      </w:r>
      <w:r w:rsidRPr="0037407F">
        <w:rPr>
          <w:u w:val="single"/>
        </w:rPr>
        <w:t>The Plant Journal</w:t>
      </w:r>
      <w:r w:rsidRPr="0037407F">
        <w:t xml:space="preserve"> </w:t>
      </w:r>
      <w:r w:rsidRPr="0037407F">
        <w:rPr>
          <w:b/>
        </w:rPr>
        <w:t>44</w:t>
      </w:r>
      <w:r w:rsidRPr="0037407F">
        <w:t>(1): 25-36.</w:t>
      </w:r>
    </w:p>
    <w:p w14:paraId="19574B62" w14:textId="77777777" w:rsidR="0037407F" w:rsidRPr="0037407F" w:rsidRDefault="0037407F" w:rsidP="0037407F">
      <w:pPr>
        <w:pStyle w:val="EndNoteBibliography"/>
      </w:pPr>
      <w:r w:rsidRPr="0037407F">
        <w:t xml:space="preserve">Müller, N. A., C. L. Wijnen, A. Srinivasan, M. Ryngajllo, I. Ofner, T. Lin, A. Ranjan, D. West, J. N. Maloof and N. R. Sinha (2016). "Domestication selected for deceleration of the circadian clock in cultivated tomato." </w:t>
      </w:r>
      <w:r w:rsidRPr="0037407F">
        <w:rPr>
          <w:u w:val="single"/>
        </w:rPr>
        <w:t>Nature genetics</w:t>
      </w:r>
      <w:r w:rsidRPr="0037407F">
        <w:t xml:space="preserve"> </w:t>
      </w:r>
      <w:r w:rsidRPr="0037407F">
        <w:rPr>
          <w:b/>
        </w:rPr>
        <w:t>48</w:t>
      </w:r>
      <w:r w:rsidRPr="0037407F">
        <w:t>(1): 89-93.</w:t>
      </w:r>
    </w:p>
    <w:p w14:paraId="36804374" w14:textId="77777777" w:rsidR="0037407F" w:rsidRPr="0037407F" w:rsidRDefault="0037407F" w:rsidP="0037407F">
      <w:pPr>
        <w:pStyle w:val="EndNoteBibliography"/>
      </w:pPr>
      <w:r w:rsidRPr="0037407F">
        <w:t xml:space="preserve">Nicot, P., A. Moretti, C. Romiti, M. Bardin, C. Caranta and H. Ferriere (2002). "Differences in susceptibility of pruning wounds and leaves to infection by Botrytis cinerea among wild tomato accessions." </w:t>
      </w:r>
      <w:r w:rsidRPr="0037407F">
        <w:rPr>
          <w:u w:val="single"/>
        </w:rPr>
        <w:t>TGC Report</w:t>
      </w:r>
      <w:r w:rsidRPr="0037407F">
        <w:t xml:space="preserve"> </w:t>
      </w:r>
      <w:r w:rsidRPr="0037407F">
        <w:rPr>
          <w:b/>
        </w:rPr>
        <w:t>52</w:t>
      </w:r>
      <w:r w:rsidRPr="0037407F">
        <w:t>: 24-26.</w:t>
      </w:r>
    </w:p>
    <w:p w14:paraId="18559A59" w14:textId="77777777" w:rsidR="0037407F" w:rsidRPr="0037407F" w:rsidRDefault="0037407F" w:rsidP="0037407F">
      <w:pPr>
        <w:pStyle w:val="EndNoteBibliography"/>
      </w:pPr>
      <w:r w:rsidRPr="0037407F">
        <w:t xml:space="preserve">Nicot, P. C. and A. Baille (1996). Integrated control of Botrytis cinerea on greenhouse tomatoes. </w:t>
      </w:r>
      <w:r w:rsidRPr="0037407F">
        <w:rPr>
          <w:u w:val="single"/>
        </w:rPr>
        <w:t>Aerial Plant Surface Microbiology</w:t>
      </w:r>
      <w:r w:rsidRPr="0037407F">
        <w:t>, Springer</w:t>
      </w:r>
      <w:r w:rsidRPr="0037407F">
        <w:rPr>
          <w:b/>
        </w:rPr>
        <w:t xml:space="preserve">: </w:t>
      </w:r>
      <w:r w:rsidRPr="0037407F">
        <w:t>169-189.</w:t>
      </w:r>
    </w:p>
    <w:p w14:paraId="615DB4D2" w14:textId="77777777" w:rsidR="0037407F" w:rsidRPr="0037407F" w:rsidRDefault="0037407F" w:rsidP="0037407F">
      <w:pPr>
        <w:pStyle w:val="EndNoteBibliography"/>
      </w:pPr>
      <w:r w:rsidRPr="0037407F">
        <w:t xml:space="preserve">Peralta, I., D. Spooner and S. Knapp (2008). "The taxonomy of tomatoes: a revision of wild tomatoes (Solanum section Lycopersicon) and their outgroup relatives in sections Juglandifolium and Lycopersicoides." </w:t>
      </w:r>
      <w:r w:rsidRPr="0037407F">
        <w:rPr>
          <w:u w:val="single"/>
        </w:rPr>
        <w:t>Syst Bot Monogr</w:t>
      </w:r>
      <w:r w:rsidRPr="0037407F">
        <w:t xml:space="preserve"> </w:t>
      </w:r>
      <w:r w:rsidRPr="0037407F">
        <w:rPr>
          <w:b/>
        </w:rPr>
        <w:t>84</w:t>
      </w:r>
      <w:r w:rsidRPr="0037407F">
        <w:t>: 1-186.</w:t>
      </w:r>
    </w:p>
    <w:p w14:paraId="7E153BE5" w14:textId="77777777" w:rsidR="0037407F" w:rsidRPr="0037407F" w:rsidRDefault="0037407F" w:rsidP="0037407F">
      <w:pPr>
        <w:pStyle w:val="EndNoteBibliography"/>
      </w:pPr>
      <w:r w:rsidRPr="0037407F">
        <w:t xml:space="preserve">Pieterse, C. M., D. Van der Does, C. Zamioudis, A. Leon-Reyes and S. C. Van Wees (2012). "Hormonal modulation of plant immunity." </w:t>
      </w:r>
      <w:r w:rsidRPr="0037407F">
        <w:rPr>
          <w:u w:val="single"/>
        </w:rPr>
        <w:t>Annual review of cell and developmental biology</w:t>
      </w:r>
      <w:r w:rsidRPr="0037407F">
        <w:t xml:space="preserve"> </w:t>
      </w:r>
      <w:r w:rsidRPr="0037407F">
        <w:rPr>
          <w:b/>
        </w:rPr>
        <w:t>28</w:t>
      </w:r>
      <w:r w:rsidRPr="0037407F">
        <w:t>: 489-521.</w:t>
      </w:r>
    </w:p>
    <w:p w14:paraId="6C96CE41" w14:textId="77777777" w:rsidR="0037407F" w:rsidRPr="0037407F" w:rsidRDefault="0037407F" w:rsidP="0037407F">
      <w:pPr>
        <w:pStyle w:val="EndNoteBibliography"/>
      </w:pPr>
      <w:r w:rsidRPr="0037407F">
        <w:t xml:space="preserve">Power, R. A., J. Parkhill and T. de Oliveira (2017). "Microbial genome-wide association studies: lessons from human GWAS." </w:t>
      </w:r>
      <w:r w:rsidRPr="0037407F">
        <w:rPr>
          <w:u w:val="single"/>
        </w:rPr>
        <w:t>Nature Reviews Genetics</w:t>
      </w:r>
      <w:r w:rsidRPr="0037407F">
        <w:t xml:space="preserve"> </w:t>
      </w:r>
      <w:r w:rsidRPr="0037407F">
        <w:rPr>
          <w:b/>
        </w:rPr>
        <w:t>18</w:t>
      </w:r>
      <w:r w:rsidRPr="0037407F">
        <w:t>(1): 41-50.</w:t>
      </w:r>
    </w:p>
    <w:p w14:paraId="1FBE41FA" w14:textId="77777777" w:rsidR="0037407F" w:rsidRPr="0037407F" w:rsidRDefault="0037407F" w:rsidP="0037407F">
      <w:pPr>
        <w:pStyle w:val="EndNoteBibliography"/>
      </w:pPr>
      <w:r w:rsidRPr="0037407F">
        <w:t xml:space="preserve">Rowe, H. C. and D. J. Kliebenstein (2007). "Elevated genetic variation within virulence-associated Botrytis cinerea polygalacturonase loci." </w:t>
      </w:r>
      <w:r w:rsidRPr="0037407F">
        <w:rPr>
          <w:u w:val="single"/>
        </w:rPr>
        <w:t>Molecular Plant-Microbe Interactions</w:t>
      </w:r>
      <w:r w:rsidRPr="0037407F">
        <w:t xml:space="preserve"> </w:t>
      </w:r>
      <w:r w:rsidRPr="0037407F">
        <w:rPr>
          <w:b/>
        </w:rPr>
        <w:t>20</w:t>
      </w:r>
      <w:r w:rsidRPr="0037407F">
        <w:t>(9): 1126-1137.</w:t>
      </w:r>
    </w:p>
    <w:p w14:paraId="4D93ABA9" w14:textId="77777777" w:rsidR="0037407F" w:rsidRPr="0037407F" w:rsidRDefault="0037407F" w:rsidP="0037407F">
      <w:pPr>
        <w:pStyle w:val="EndNoteBibliography"/>
      </w:pPr>
      <w:r w:rsidRPr="0037407F">
        <w:t xml:space="preserve">Rowe, H. C. and D. J. Kliebenstein (2008). "Complex genetics control natural variation in Arabidopsis thaliana resistance to Botrytis cinerea." </w:t>
      </w:r>
      <w:r w:rsidRPr="0037407F">
        <w:rPr>
          <w:u w:val="single"/>
        </w:rPr>
        <w:t>Genetics</w:t>
      </w:r>
      <w:r w:rsidRPr="0037407F">
        <w:t xml:space="preserve"> </w:t>
      </w:r>
      <w:r w:rsidRPr="0037407F">
        <w:rPr>
          <w:b/>
        </w:rPr>
        <w:t>180</w:t>
      </w:r>
      <w:r w:rsidRPr="0037407F">
        <w:t>(4): 2237-2250.</w:t>
      </w:r>
    </w:p>
    <w:p w14:paraId="25766F9C" w14:textId="77777777" w:rsidR="0037407F" w:rsidRPr="0037407F" w:rsidRDefault="0037407F" w:rsidP="0037407F">
      <w:pPr>
        <w:pStyle w:val="EndNoteBibliography"/>
      </w:pPr>
      <w:r w:rsidRPr="0037407F">
        <w:t xml:space="preserve">Sauerbrunn, N. and N. L. Schlaich (2004). "PCC1: a merging point for pathogen defence and circadian signalling in Arabidopsis." </w:t>
      </w:r>
      <w:r w:rsidRPr="0037407F">
        <w:rPr>
          <w:u w:val="single"/>
        </w:rPr>
        <w:t>Planta</w:t>
      </w:r>
      <w:r w:rsidRPr="0037407F">
        <w:t xml:space="preserve"> </w:t>
      </w:r>
      <w:r w:rsidRPr="0037407F">
        <w:rPr>
          <w:b/>
        </w:rPr>
        <w:t>218</w:t>
      </w:r>
      <w:r w:rsidRPr="0037407F">
        <w:t>(4): 552-561.</w:t>
      </w:r>
    </w:p>
    <w:p w14:paraId="3560C3E0" w14:textId="77777777" w:rsidR="0037407F" w:rsidRPr="0037407F" w:rsidRDefault="0037407F" w:rsidP="0037407F">
      <w:pPr>
        <w:pStyle w:val="EndNoteBibliography"/>
      </w:pPr>
      <w:r w:rsidRPr="0037407F">
        <w:t xml:space="preserve">Schumacher, J., J.-M. Pradier, A. Simon, S. Traeger, J. Moraga, I. G. Collado, M. Viaud and B. Tudzynski (2012). "Natural variation in the VELVET gene bcvel1 affects virulence and light-dependent differentiation in Botrytis cinerea." </w:t>
      </w:r>
      <w:r w:rsidRPr="0037407F">
        <w:rPr>
          <w:u w:val="single"/>
        </w:rPr>
        <w:t>PLoS One</w:t>
      </w:r>
      <w:r w:rsidRPr="0037407F">
        <w:t xml:space="preserve"> </w:t>
      </w:r>
      <w:r w:rsidRPr="0037407F">
        <w:rPr>
          <w:b/>
        </w:rPr>
        <w:t>7</w:t>
      </w:r>
      <w:r w:rsidRPr="0037407F">
        <w:t>(10): e47840.</w:t>
      </w:r>
    </w:p>
    <w:p w14:paraId="777EBEAD" w14:textId="77777777" w:rsidR="0037407F" w:rsidRPr="0037407F" w:rsidRDefault="0037407F" w:rsidP="0037407F">
      <w:pPr>
        <w:pStyle w:val="EndNoteBibliography"/>
      </w:pPr>
      <w:r w:rsidRPr="0037407F">
        <w:t xml:space="preserve">Shen, X., M. Alam, F. Fikse and L. Rönnegård (2013). "A novel generalized ridge regression method for quantitative genetics." </w:t>
      </w:r>
      <w:r w:rsidRPr="0037407F">
        <w:rPr>
          <w:u w:val="single"/>
        </w:rPr>
        <w:t>Genetics</w:t>
      </w:r>
      <w:r w:rsidRPr="0037407F">
        <w:t xml:space="preserve"> </w:t>
      </w:r>
      <w:r w:rsidRPr="0037407F">
        <w:rPr>
          <w:b/>
        </w:rPr>
        <w:t>193</w:t>
      </w:r>
      <w:r w:rsidRPr="0037407F">
        <w:t>(4): 1255-1268.</w:t>
      </w:r>
    </w:p>
    <w:p w14:paraId="352FA628" w14:textId="77777777" w:rsidR="0037407F" w:rsidRPr="0037407F" w:rsidRDefault="0037407F" w:rsidP="0037407F">
      <w:pPr>
        <w:pStyle w:val="EndNoteBibliography"/>
      </w:pPr>
      <w:r w:rsidRPr="0037407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37407F">
        <w:rPr>
          <w:u w:val="single"/>
        </w:rPr>
        <w:t>Molecular plant-microbe interactions</w:t>
      </w:r>
      <w:r w:rsidRPr="0037407F">
        <w:t xml:space="preserve"> </w:t>
      </w:r>
      <w:r w:rsidRPr="0037407F">
        <w:rPr>
          <w:b/>
        </w:rPr>
        <w:t>18</w:t>
      </w:r>
      <w:r w:rsidRPr="0037407F">
        <w:t>(6): 602-612.</w:t>
      </w:r>
    </w:p>
    <w:p w14:paraId="64E9D2CE" w14:textId="77777777" w:rsidR="0037407F" w:rsidRPr="0037407F" w:rsidRDefault="0037407F" w:rsidP="0037407F">
      <w:pPr>
        <w:pStyle w:val="EndNoteBibliography"/>
      </w:pPr>
      <w:r w:rsidRPr="0037407F">
        <w:t xml:space="preserve">Staats, M. and J. A. van Kan (2012). "Genome update of Botrytis cinerea strains B05. 10 and T4." </w:t>
      </w:r>
      <w:r w:rsidRPr="0037407F">
        <w:rPr>
          <w:u w:val="single"/>
        </w:rPr>
        <w:t>Eukaryotic cell</w:t>
      </w:r>
      <w:r w:rsidRPr="0037407F">
        <w:t xml:space="preserve"> </w:t>
      </w:r>
      <w:r w:rsidRPr="0037407F">
        <w:rPr>
          <w:b/>
        </w:rPr>
        <w:t>11</w:t>
      </w:r>
      <w:r w:rsidRPr="0037407F">
        <w:t>(11): 1413-1414.</w:t>
      </w:r>
    </w:p>
    <w:p w14:paraId="03C4F045" w14:textId="77777777" w:rsidR="0037407F" w:rsidRPr="0037407F" w:rsidRDefault="0037407F" w:rsidP="0037407F">
      <w:pPr>
        <w:pStyle w:val="EndNoteBibliography"/>
      </w:pPr>
      <w:r w:rsidRPr="0037407F">
        <w:t xml:space="preserve">Stukenbrock, E. H. and B. A. McDonald (2008). "The origins of plant pathogens in agro-ecosystems." </w:t>
      </w:r>
      <w:r w:rsidRPr="0037407F">
        <w:rPr>
          <w:u w:val="single"/>
        </w:rPr>
        <w:t>Annu. Rev. Phytopathol.</w:t>
      </w:r>
      <w:r w:rsidRPr="0037407F">
        <w:t xml:space="preserve"> </w:t>
      </w:r>
      <w:r w:rsidRPr="0037407F">
        <w:rPr>
          <w:b/>
        </w:rPr>
        <w:t>46</w:t>
      </w:r>
      <w:r w:rsidRPr="0037407F">
        <w:t>: 75-100.</w:t>
      </w:r>
    </w:p>
    <w:p w14:paraId="7C69B59B" w14:textId="77777777" w:rsidR="0037407F" w:rsidRPr="0037407F" w:rsidRDefault="0037407F" w:rsidP="0037407F">
      <w:pPr>
        <w:pStyle w:val="EndNoteBibliography"/>
      </w:pPr>
      <w:r w:rsidRPr="0037407F">
        <w:t xml:space="preserve">Tanksley, S. D. and S. R. McCouch (1997). "Seed banks and molecular maps: unlocking genetic potential from the wild." </w:t>
      </w:r>
      <w:r w:rsidRPr="0037407F">
        <w:rPr>
          <w:u w:val="single"/>
        </w:rPr>
        <w:t>Science</w:t>
      </w:r>
      <w:r w:rsidRPr="0037407F">
        <w:t xml:space="preserve"> </w:t>
      </w:r>
      <w:r w:rsidRPr="0037407F">
        <w:rPr>
          <w:b/>
        </w:rPr>
        <w:t>277</w:t>
      </w:r>
      <w:r w:rsidRPr="0037407F">
        <w:t>(5329): 1063-1066.</w:t>
      </w:r>
    </w:p>
    <w:p w14:paraId="19DC60EA" w14:textId="77777777" w:rsidR="0037407F" w:rsidRPr="0037407F" w:rsidRDefault="0037407F" w:rsidP="0037407F">
      <w:pPr>
        <w:pStyle w:val="EndNoteBibliography"/>
      </w:pPr>
      <w:r w:rsidRPr="0037407F">
        <w:t xml:space="preserve">ten Have, A., W. Mulder, J. Visser and J. A. van Kan (1998). "The endopolygalacturonase gene Bcpg1 is required for full virulence of Botrytis cinerea." </w:t>
      </w:r>
      <w:r w:rsidRPr="0037407F">
        <w:rPr>
          <w:u w:val="single"/>
        </w:rPr>
        <w:t>Molecular Plant-Microbe Interactions</w:t>
      </w:r>
      <w:r w:rsidRPr="0037407F">
        <w:t xml:space="preserve"> </w:t>
      </w:r>
      <w:r w:rsidRPr="0037407F">
        <w:rPr>
          <w:b/>
        </w:rPr>
        <w:t>11</w:t>
      </w:r>
      <w:r w:rsidRPr="0037407F">
        <w:t>(10): 1009-1016.</w:t>
      </w:r>
    </w:p>
    <w:p w14:paraId="360E1CFA" w14:textId="77777777" w:rsidR="0037407F" w:rsidRPr="0037407F" w:rsidRDefault="0037407F" w:rsidP="0037407F">
      <w:pPr>
        <w:pStyle w:val="EndNoteBibliography"/>
      </w:pPr>
      <w:r w:rsidRPr="0037407F">
        <w:t xml:space="preserve">Ten Have, A., R. van Berloo, P. Lindhout and J. A. van Kan (2007). "Partial stem and leaf resistance against the fungal pathogen Botrytis cinerea in wild relatives of tomato." </w:t>
      </w:r>
      <w:r w:rsidRPr="0037407F">
        <w:rPr>
          <w:u w:val="single"/>
        </w:rPr>
        <w:t>European journal of plant pathology</w:t>
      </w:r>
      <w:r w:rsidRPr="0037407F">
        <w:t xml:space="preserve"> </w:t>
      </w:r>
      <w:r w:rsidRPr="0037407F">
        <w:rPr>
          <w:b/>
        </w:rPr>
        <w:t>117</w:t>
      </w:r>
      <w:r w:rsidRPr="0037407F">
        <w:t>(2): 153-166.</w:t>
      </w:r>
    </w:p>
    <w:p w14:paraId="73E7FACC" w14:textId="77777777" w:rsidR="0037407F" w:rsidRPr="0037407F" w:rsidRDefault="0037407F" w:rsidP="0037407F">
      <w:pPr>
        <w:pStyle w:val="EndNoteBibliography"/>
      </w:pPr>
      <w:r w:rsidRPr="0037407F">
        <w:lastRenderedPageBreak/>
        <w:t xml:space="preserve">Weyman, P. D., Z. Pan, Q. Feng, D. G. Gilchrist and R. M. Bostock (2006). "A circadian rhythm-regulated tomato gene is induced by arachidonic acid and Phythophthora infestans infection." </w:t>
      </w:r>
      <w:r w:rsidRPr="0037407F">
        <w:rPr>
          <w:u w:val="single"/>
        </w:rPr>
        <w:t>Plant physiology</w:t>
      </w:r>
      <w:r w:rsidRPr="0037407F">
        <w:t xml:space="preserve"> </w:t>
      </w:r>
      <w:r w:rsidRPr="0037407F">
        <w:rPr>
          <w:b/>
        </w:rPr>
        <w:t>140</w:t>
      </w:r>
      <w:r w:rsidRPr="0037407F">
        <w:t>(1): 235-248.</w:t>
      </w:r>
    </w:p>
    <w:p w14:paraId="712B4BE4" w14:textId="77777777" w:rsidR="0037407F" w:rsidRPr="0037407F" w:rsidRDefault="0037407F" w:rsidP="0037407F">
      <w:pPr>
        <w:pStyle w:val="EndNoteBibliography"/>
      </w:pPr>
      <w:r w:rsidRPr="0037407F">
        <w:t xml:space="preserve">Windram, O., P. Madhou, S. McHattie, C. Hill, R. Hickman, E. Cooke, D. J. Jenkins, C. A. Penfold, L. Baxter and E. Breeze (2012). "Arabidopsis defense against Botrytis cinerea: chronology and regulation deciphered by high-resolution temporal transcriptomic analysis." </w:t>
      </w:r>
      <w:r w:rsidRPr="0037407F">
        <w:rPr>
          <w:u w:val="single"/>
        </w:rPr>
        <w:t>The Plant Cell</w:t>
      </w:r>
      <w:r w:rsidRPr="0037407F">
        <w:t xml:space="preserve"> </w:t>
      </w:r>
      <w:r w:rsidRPr="0037407F">
        <w:rPr>
          <w:b/>
        </w:rPr>
        <w:t>24</w:t>
      </w:r>
      <w:r w:rsidRPr="0037407F">
        <w:t>(9): 3530-3557.</w:t>
      </w:r>
    </w:p>
    <w:p w14:paraId="4FDF3002" w14:textId="3CE67BE1"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w:t>
      </w:r>
      <w:proofErr w:type="spellStart"/>
      <w:proofErr w:type="gramStart"/>
      <w:r>
        <w:t>missingness</w:t>
      </w:r>
      <w:proofErr w:type="spellEnd"/>
      <w:proofErr w:type="gramEnd"/>
      <w:r>
        <w:t>”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proofErr w:type="gramStart"/>
      <w:r>
        <w:t>citations</w:t>
      </w:r>
      <w:proofErr w:type="gramEnd"/>
    </w:p>
  </w:comment>
  <w:comment w:id="112"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29"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41" w:author="Daniel Kliebenstein" w:date="2017-05-11T13:27:00Z" w:initials="DK">
    <w:p w14:paraId="7A64C8B1" w14:textId="6178CDB5" w:rsidR="00B81F2E" w:rsidRDefault="00B81F2E">
      <w:pPr>
        <w:pStyle w:val="CommentText"/>
      </w:pPr>
      <w:r>
        <w:rPr>
          <w:rStyle w:val="CommentReference"/>
        </w:rPr>
        <w:annotationRef/>
      </w:r>
      <w:proofErr w:type="gramStart"/>
      <w:r>
        <w:t>add</w:t>
      </w:r>
      <w:proofErr w:type="gramEnd"/>
    </w:p>
  </w:comment>
  <w:comment w:id="153" w:author="Nicole Soltis" w:date="2017-05-11T13:27:00Z" w:initials="NS">
    <w:p w14:paraId="43BACA69" w14:textId="7D49928B" w:rsidR="00B81F2E" w:rsidRDefault="00B81F2E">
      <w:pPr>
        <w:pStyle w:val="CommentText"/>
      </w:pPr>
      <w:r>
        <w:rPr>
          <w:rStyle w:val="CommentReference"/>
        </w:rPr>
        <w:annotationRef/>
      </w:r>
      <w:proofErr w:type="gramStart"/>
      <w:r>
        <w:t>cite</w:t>
      </w:r>
      <w:proofErr w:type="gramEnd"/>
    </w:p>
  </w:comment>
  <w:comment w:id="169" w:author="Nicole Soltis" w:date="2017-05-16T17:16:00Z" w:initials="NS">
    <w:p w14:paraId="3E2B5663" w14:textId="1F9DF021" w:rsidR="00B81F2E" w:rsidRDefault="00B81F2E">
      <w:pPr>
        <w:pStyle w:val="CommentText"/>
      </w:pPr>
      <w:r>
        <w:rPr>
          <w:rStyle w:val="CommentReference"/>
        </w:rPr>
        <w:annotationRef/>
      </w:r>
      <w:proofErr w:type="gramStart"/>
      <w:r>
        <w:t>rephrase</w:t>
      </w:r>
      <w:proofErr w:type="gramEnd"/>
    </w:p>
  </w:comment>
  <w:comment w:id="177" w:author="Daniel Kliebenstein" w:date="2017-05-11T13:27:00Z" w:initials="DK">
    <w:p w14:paraId="627E88CA" w14:textId="794F4412" w:rsidR="00B81F2E" w:rsidRDefault="00B81F2E">
      <w:pPr>
        <w:pStyle w:val="CommentText"/>
      </w:pPr>
      <w:r>
        <w:rPr>
          <w:rStyle w:val="CommentReference"/>
        </w:rPr>
        <w:annotationRef/>
      </w:r>
      <w:r>
        <w:t>Not sure where you are going with this.</w:t>
      </w:r>
    </w:p>
  </w:comment>
  <w:comment w:id="245"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46"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47"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3"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3"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4"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0"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1"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2" w:author="Nicole Soltis" w:date="2017-05-11T13:27:00Z" w:initials="NS">
    <w:p w14:paraId="33D2F793" w14:textId="5D5211C4" w:rsidR="00B81F2E" w:rsidRDefault="00B81F2E">
      <w:pPr>
        <w:pStyle w:val="CommentText"/>
      </w:pPr>
      <w:r>
        <w:rPr>
          <w:rStyle w:val="CommentReference"/>
        </w:rPr>
        <w:annotationRef/>
      </w:r>
      <w:proofErr w:type="gramStart"/>
      <w:r>
        <w:t>cite</w:t>
      </w:r>
      <w:proofErr w:type="gramEnd"/>
    </w:p>
  </w:comment>
  <w:comment w:id="268" w:author="Nicole Soltis" w:date="2017-05-11T13:27:00Z" w:initials="NS">
    <w:p w14:paraId="266E2D69" w14:textId="48D4B213" w:rsidR="00B81F2E" w:rsidRDefault="00B81F2E">
      <w:pPr>
        <w:pStyle w:val="CommentText"/>
      </w:pPr>
      <w:r>
        <w:rPr>
          <w:rStyle w:val="CommentReference"/>
        </w:rPr>
        <w:annotationRef/>
      </w:r>
      <w:proofErr w:type="gramStart"/>
      <w:r>
        <w:t>add</w:t>
      </w:r>
      <w:proofErr w:type="gramEnd"/>
      <w:r>
        <w:t xml:space="preserve"> a sentence: any specific summaries of which genes?</w:t>
      </w:r>
    </w:p>
  </w:comment>
  <w:comment w:id="455"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56"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19" w:author="Nicole Soltis" w:date="2017-05-16T18:29:00Z" w:initials="NS">
    <w:p w14:paraId="3BDFBACD" w14:textId="110E1A93" w:rsidR="007C22EB" w:rsidRDefault="007C22EB">
      <w:pPr>
        <w:pStyle w:val="CommentText"/>
      </w:pPr>
      <w:r>
        <w:rPr>
          <w:rStyle w:val="CommentReference"/>
        </w:rPr>
        <w:annotationRef/>
      </w:r>
      <w:proofErr w:type="gramStart"/>
      <w:r w:rsidR="00FF18D1">
        <w:t>doesn't</w:t>
      </w:r>
      <w:proofErr w:type="gramEnd"/>
      <w:r w:rsidR="00FF18D1">
        <w:t xml:space="preserve"> really fit</w:t>
      </w:r>
    </w:p>
  </w:comment>
  <w:comment w:id="538" w:author="Daniel Kliebenstein" w:date="2017-05-11T13:27:00Z" w:initials="DK">
    <w:p w14:paraId="43434EAE" w14:textId="2AB72FB8" w:rsidR="00B81F2E" w:rsidRDefault="00B81F2E">
      <w:pPr>
        <w:pStyle w:val="CommentText"/>
      </w:pPr>
      <w:r>
        <w:rPr>
          <w:rStyle w:val="CommentReference"/>
        </w:rPr>
        <w:annotationRef/>
      </w:r>
      <w:r>
        <w:t>Citations</w:t>
      </w:r>
    </w:p>
  </w:comment>
  <w:comment w:id="539" w:author="Nicole Soltis" w:date="2017-05-11T13:27:00Z" w:initials="NS">
    <w:p w14:paraId="7ED46E48" w14:textId="31283F19" w:rsidR="00B81F2E" w:rsidRDefault="00B81F2E">
      <w:pPr>
        <w:pStyle w:val="CommentText"/>
      </w:pPr>
      <w:r>
        <w:rPr>
          <w:rStyle w:val="CommentReference"/>
        </w:rPr>
        <w:annotationRef/>
      </w:r>
      <w:r>
        <w:t>Still need to add</w:t>
      </w:r>
    </w:p>
  </w:comment>
  <w:comment w:id="559" w:author="Daniel Kliebenstein" w:date="2017-05-11T13:27:00Z" w:initials="DK">
    <w:p w14:paraId="27D4E7C3" w14:textId="6C13DEB7" w:rsidR="00B81F2E" w:rsidRDefault="00B81F2E">
      <w:pPr>
        <w:pStyle w:val="CommentText"/>
      </w:pPr>
      <w:r>
        <w:rPr>
          <w:rStyle w:val="CommentReference"/>
        </w:rPr>
        <w:annotationRef/>
      </w:r>
      <w:r>
        <w:t xml:space="preserve">Should we do the Wilcoxon signed-rank test for the host genotype as well rather </w:t>
      </w:r>
      <w:proofErr w:type="spellStart"/>
      <w:r>
        <w:t>then</w:t>
      </w:r>
      <w:proofErr w:type="spellEnd"/>
      <w:r>
        <w:t xml:space="preserve">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588" w:author="Daniel Kliebenstein" w:date="2017-05-11T13:27:00Z" w:initials="DK">
    <w:p w14:paraId="70851D74" w14:textId="19B51A12" w:rsidR="00B81F2E" w:rsidRDefault="00B81F2E">
      <w:pPr>
        <w:pStyle w:val="CommentText"/>
      </w:pPr>
      <w:r>
        <w:rPr>
          <w:rStyle w:val="CommentReference"/>
        </w:rPr>
        <w:annotationRef/>
      </w:r>
      <w:r>
        <w:t>This is what you found that was positive.</w:t>
      </w:r>
    </w:p>
  </w:comment>
  <w:comment w:id="637"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27"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23" w:author="Nicole Soltis" w:date="2017-06-12T14:56:00Z" w:initials="NS">
    <w:p w14:paraId="6A2931A9" w14:textId="52C3D8BE" w:rsidR="00FE1826" w:rsidRDefault="00FE1826">
      <w:pPr>
        <w:pStyle w:val="CommentText"/>
      </w:pPr>
      <w:r>
        <w:rPr>
          <w:rStyle w:val="CommentReference"/>
        </w:rPr>
        <w:annotationRef/>
      </w:r>
      <w:r>
        <w:t>Update?</w:t>
      </w:r>
    </w:p>
  </w:comment>
  <w:comment w:id="675" w:author="Nicole Soltis" w:date="2017-06-12T14:59:00Z" w:initials="NS">
    <w:p w14:paraId="58EDDA7B" w14:textId="2FCE7699" w:rsidR="0012005A" w:rsidRDefault="0012005A">
      <w:pPr>
        <w:pStyle w:val="CommentText"/>
      </w:pPr>
      <w:r>
        <w:rPr>
          <w:rStyle w:val="CommentReference"/>
        </w:rPr>
        <w:annotationRef/>
      </w:r>
      <w:proofErr w:type="gramStart"/>
      <w:r>
        <w:t>update</w:t>
      </w:r>
      <w:proofErr w:type="gramEnd"/>
    </w:p>
  </w:comment>
  <w:comment w:id="676"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77"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674" w:author="Nicole Soltis" w:date="2017-05-11T13:27:00Z" w:initials="NS">
    <w:p w14:paraId="23A0402F" w14:textId="472C8968" w:rsidR="00B81F2E" w:rsidRDefault="00B81F2E">
      <w:pPr>
        <w:pStyle w:val="CommentText"/>
      </w:pPr>
      <w:r>
        <w:rPr>
          <w:rStyle w:val="CommentReference"/>
        </w:rPr>
        <w:annotationRef/>
      </w:r>
      <w:r>
        <w:t>Fill in. add significance analysis.</w:t>
      </w:r>
    </w:p>
  </w:comment>
  <w:comment w:id="680"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73"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681"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704" w:author="Nicole Soltis" w:date="2017-05-11T13:27:00Z" w:initials="NS">
    <w:p w14:paraId="2AB92D67" w14:textId="2E2D8CB5" w:rsidR="00B81F2E" w:rsidRDefault="00B81F2E">
      <w:pPr>
        <w:pStyle w:val="CommentText"/>
      </w:pPr>
      <w:r>
        <w:rPr>
          <w:rStyle w:val="CommentReference"/>
        </w:rPr>
        <w:annotationRef/>
      </w:r>
      <w:r>
        <w:t>Add here</w:t>
      </w:r>
    </w:p>
  </w:comment>
  <w:comment w:id="708" w:author="Daniel Kliebenstein" w:date="2017-05-11T13:27:00Z" w:initials="DK">
    <w:p w14:paraId="13179939" w14:textId="068AAAE3" w:rsidR="00B81F2E" w:rsidRDefault="00B81F2E">
      <w:pPr>
        <w:pStyle w:val="CommentText"/>
      </w:pPr>
      <w:r>
        <w:rPr>
          <w:rStyle w:val="CommentReference"/>
        </w:rPr>
        <w:annotationRef/>
      </w:r>
      <w:proofErr w:type="gramStart"/>
      <w:r>
        <w:t>citations</w:t>
      </w:r>
      <w:proofErr w:type="gramEnd"/>
    </w:p>
  </w:comment>
  <w:comment w:id="719"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20" w:author="Nicole Soltis" w:date="2017-06-12T14:59:00Z" w:initials="NS">
    <w:p w14:paraId="1EA8A38D" w14:textId="2D12D368" w:rsidR="0012005A" w:rsidRDefault="0012005A">
      <w:pPr>
        <w:pStyle w:val="CommentText"/>
      </w:pPr>
      <w:r>
        <w:rPr>
          <w:rStyle w:val="CommentReference"/>
        </w:rPr>
        <w:annotationRef/>
      </w:r>
      <w:proofErr w:type="gramStart"/>
      <w:r>
        <w:t>update</w:t>
      </w:r>
      <w:proofErr w:type="gramEnd"/>
    </w:p>
  </w:comment>
  <w:comment w:id="723" w:author="Daniel Kliebenstein" w:date="2017-05-11T13:27:00Z" w:initials="DK">
    <w:p w14:paraId="662DFF0B" w14:textId="45118BAF" w:rsidR="00B81F2E" w:rsidRDefault="00B81F2E">
      <w:pPr>
        <w:pStyle w:val="CommentText"/>
      </w:pPr>
      <w:r>
        <w:rPr>
          <w:rStyle w:val="CommentReference"/>
        </w:rPr>
        <w:annotationRef/>
      </w:r>
      <w:r>
        <w:t>Citations</w:t>
      </w:r>
    </w:p>
  </w:comment>
  <w:comment w:id="762"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66" w:author="Nicole Soltis" w:date="2017-05-11T13:27:00Z" w:initials="NS">
    <w:p w14:paraId="0D2CB5A9" w14:textId="50040734" w:rsidR="00B81F2E" w:rsidRDefault="00B81F2E">
      <w:pPr>
        <w:pStyle w:val="CommentText"/>
      </w:pPr>
      <w:r>
        <w:rPr>
          <w:rStyle w:val="CommentReference"/>
        </w:rPr>
        <w:annotationRef/>
      </w:r>
      <w:r>
        <w:t>Add here</w:t>
      </w:r>
    </w:p>
  </w:comment>
  <w:comment w:id="767" w:author="Nicole Soltis" w:date="2017-05-11T13:27:00Z" w:initials="NS">
    <w:p w14:paraId="2DE489BA" w14:textId="78F8C198" w:rsidR="00B81F2E" w:rsidRDefault="00B81F2E">
      <w:pPr>
        <w:pStyle w:val="CommentText"/>
      </w:pPr>
      <w:r>
        <w:rPr>
          <w:rStyle w:val="CommentReference"/>
        </w:rPr>
        <w:annotationRef/>
      </w:r>
      <w:proofErr w:type="gramStart"/>
      <w:r>
        <w:t>cite</w:t>
      </w:r>
      <w:proofErr w:type="gramEnd"/>
    </w:p>
  </w:comment>
  <w:comment w:id="763" w:author="Daniel Kliebenstein" w:date="2017-05-11T13:27:00Z" w:initials="DK">
    <w:p w14:paraId="74D7F5B2" w14:textId="7EB16E05" w:rsidR="00B81F2E" w:rsidRDefault="00B81F2E">
      <w:pPr>
        <w:pStyle w:val="CommentText"/>
      </w:pPr>
      <w:r>
        <w:rPr>
          <w:rStyle w:val="CommentReference"/>
        </w:rPr>
        <w:annotationRef/>
      </w:r>
      <w:proofErr w:type="spellStart"/>
      <w:r>
        <w:t>I’l</w:t>
      </w:r>
      <w:proofErr w:type="spellEnd"/>
      <w:r>
        <w:t xml:space="preserve"> wait to adjust this based on what you find for the genes.</w:t>
      </w:r>
    </w:p>
  </w:comment>
  <w:comment w:id="765" w:author="Nicole Soltis" w:date="2017-06-12T15:04:00Z" w:initials="NS">
    <w:p w14:paraId="605CC7A5" w14:textId="2CC82BEF" w:rsidR="0012005A" w:rsidRDefault="0012005A">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07E9"/>
    <w:rsid w:val="004017B8"/>
    <w:rsid w:val="00403957"/>
    <w:rsid w:val="00403BBD"/>
    <w:rsid w:val="00404552"/>
    <w:rsid w:val="00404C06"/>
    <w:rsid w:val="00411592"/>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2F10"/>
    <w:rsid w:val="00733BE4"/>
    <w:rsid w:val="00736E5C"/>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63739-6614-48D2-8E81-CEA07CFE3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32</Pages>
  <Words>12375</Words>
  <Characters>7053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3</cp:revision>
  <dcterms:created xsi:type="dcterms:W3CDTF">2017-05-04T00:57:00Z</dcterms:created>
  <dcterms:modified xsi:type="dcterms:W3CDTF">2017-06-15T20:59:00Z</dcterms:modified>
</cp:coreProperties>
</file>